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0B33B" w14:textId="576A9931" w:rsidR="00214DA0" w:rsidRPr="00573E53" w:rsidRDefault="00573E53" w:rsidP="00573E53">
      <w:pPr>
        <w:spacing w:after="0" w:line="240" w:lineRule="auto"/>
        <w:jc w:val="center"/>
        <w:rPr>
          <w:rFonts w:ascii="Times New Roman" w:eastAsia="Times New Roman" w:hAnsi="Times New Roman" w:cs="Times New Roman"/>
          <w:b/>
          <w:bCs/>
          <w:kern w:val="0"/>
          <w:lang w:val="en-SE" w:eastAsia="en-GB"/>
          <w14:ligatures w14:val="none"/>
        </w:rPr>
      </w:pPr>
      <w:commentRangeStart w:id="0"/>
      <w:r w:rsidRPr="00573E53">
        <w:rPr>
          <w:rFonts w:ascii="Times New Roman" w:eastAsia="Times New Roman" w:hAnsi="Times New Roman" w:cs="Times New Roman"/>
          <w:b/>
          <w:bCs/>
          <w:kern w:val="0"/>
          <w:lang w:val="en-SE" w:eastAsia="en-GB"/>
          <w14:ligatures w14:val="none"/>
        </w:rPr>
        <w:t>Harnessing Large Language Models for Social Media Insights in Construction Management</w:t>
      </w:r>
      <w:commentRangeEnd w:id="0"/>
      <w:r>
        <w:rPr>
          <w:rStyle w:val="CommentReference"/>
        </w:rPr>
        <w:commentReference w:id="0"/>
      </w:r>
    </w:p>
    <w:p w14:paraId="762A8AE5" w14:textId="77DFF699" w:rsidR="318632C4" w:rsidRDefault="318632C4" w:rsidP="39FA99D3">
      <w:pPr>
        <w:spacing w:after="0"/>
        <w:rPr>
          <w:rFonts w:ascii="Times New Roman" w:eastAsia="Times New Roman" w:hAnsi="Times New Roman" w:cs="Times New Roman"/>
          <w:color w:val="000000" w:themeColor="text1"/>
        </w:rPr>
      </w:pPr>
      <w:r w:rsidRPr="39FA99D3">
        <w:rPr>
          <w:rFonts w:ascii="Times New Roman" w:eastAsia="Times New Roman" w:hAnsi="Times New Roman" w:cs="Times New Roman"/>
          <w:color w:val="000000" w:themeColor="text1"/>
        </w:rPr>
        <w:t>Principal Investigator (PI):</w:t>
      </w:r>
    </w:p>
    <w:p w14:paraId="23921DE9" w14:textId="460CFD7F" w:rsidR="318632C4" w:rsidRDefault="318632C4" w:rsidP="00573E53">
      <w:pPr>
        <w:pStyle w:val="ListParagraph"/>
        <w:numPr>
          <w:ilvl w:val="0"/>
          <w:numId w:val="9"/>
        </w:numPr>
        <w:spacing w:after="0"/>
      </w:pPr>
      <w:r w:rsidRPr="00573E53">
        <w:rPr>
          <w:rFonts w:ascii="Times New Roman" w:eastAsia="Times New Roman" w:hAnsi="Times New Roman" w:cs="Times New Roman"/>
          <w:color w:val="000000" w:themeColor="text1"/>
        </w:rPr>
        <w:t xml:space="preserve">Ida </w:t>
      </w:r>
      <w:proofErr w:type="spellStart"/>
      <w:r w:rsidRPr="00573E53">
        <w:rPr>
          <w:rFonts w:ascii="Times New Roman" w:eastAsia="Times New Roman" w:hAnsi="Times New Roman" w:cs="Times New Roman"/>
          <w:color w:val="000000" w:themeColor="text1"/>
        </w:rPr>
        <w:t>Ferding</w:t>
      </w:r>
      <w:proofErr w:type="spellEnd"/>
    </w:p>
    <w:p w14:paraId="0FB57B2A" w14:textId="69B69127" w:rsidR="318632C4" w:rsidRPr="00573E53" w:rsidRDefault="318632C4" w:rsidP="00573E53">
      <w:pPr>
        <w:pStyle w:val="ListParagraph"/>
        <w:numPr>
          <w:ilvl w:val="0"/>
          <w:numId w:val="9"/>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Graduate Student in the Master of Science in Engineering, Construction Management Program</w:t>
      </w:r>
    </w:p>
    <w:p w14:paraId="66192573" w14:textId="61D8D90A" w:rsidR="318632C4" w:rsidRPr="00573E53" w:rsidRDefault="318632C4" w:rsidP="00573E53">
      <w:pPr>
        <w:pStyle w:val="ListParagraph"/>
        <w:numPr>
          <w:ilvl w:val="0"/>
          <w:numId w:val="9"/>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Florida Gulf Coast University (FGCU)</w:t>
      </w:r>
    </w:p>
    <w:p w14:paraId="4DA0F0F1" w14:textId="7FA1C92C" w:rsidR="318632C4" w:rsidRPr="00573E53" w:rsidRDefault="318632C4" w:rsidP="00573E53">
      <w:pPr>
        <w:pStyle w:val="ListParagraph"/>
        <w:numPr>
          <w:ilvl w:val="0"/>
          <w:numId w:val="9"/>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U.A. Whitaker College of Engineering</w:t>
      </w:r>
    </w:p>
    <w:p w14:paraId="44D5BB3E" w14:textId="025EECC6" w:rsidR="318632C4" w:rsidRPr="00573E53" w:rsidRDefault="318632C4" w:rsidP="00573E53">
      <w:pPr>
        <w:pStyle w:val="ListParagraph"/>
        <w:numPr>
          <w:ilvl w:val="0"/>
          <w:numId w:val="9"/>
        </w:numPr>
        <w:spacing w:after="0"/>
        <w:rPr>
          <w:rFonts w:ascii="Times New Roman" w:eastAsia="Times New Roman" w:hAnsi="Times New Roman" w:cs="Times New Roman"/>
          <w:color w:val="000000" w:themeColor="text1"/>
          <w:lang w:val="sv-SE"/>
        </w:rPr>
      </w:pPr>
      <w:r w:rsidRPr="00573E53">
        <w:rPr>
          <w:rFonts w:ascii="Times New Roman" w:eastAsia="Times New Roman" w:hAnsi="Times New Roman" w:cs="Times New Roman"/>
          <w:color w:val="000000" w:themeColor="text1"/>
          <w:lang w:val="sv-SE"/>
        </w:rPr>
        <w:t>Fort Myers, FL, USA</w:t>
      </w:r>
    </w:p>
    <w:p w14:paraId="1AE79F81" w14:textId="5567A238" w:rsidR="318632C4" w:rsidRPr="00573E53" w:rsidRDefault="318632C4" w:rsidP="00573E53">
      <w:pPr>
        <w:pStyle w:val="ListParagraph"/>
        <w:numPr>
          <w:ilvl w:val="0"/>
          <w:numId w:val="9"/>
        </w:numPr>
        <w:spacing w:after="0"/>
        <w:rPr>
          <w:rFonts w:ascii="Times New Roman" w:eastAsia="Times New Roman" w:hAnsi="Times New Roman" w:cs="Times New Roman"/>
          <w:color w:val="000000" w:themeColor="text1"/>
          <w:lang w:val="sv-SE"/>
        </w:rPr>
      </w:pPr>
      <w:r w:rsidRPr="00573E53">
        <w:rPr>
          <w:rFonts w:ascii="Times New Roman" w:eastAsia="Times New Roman" w:hAnsi="Times New Roman" w:cs="Times New Roman"/>
          <w:color w:val="000000" w:themeColor="text1"/>
          <w:lang w:val="sv-SE"/>
        </w:rPr>
        <w:t xml:space="preserve">Email: </w:t>
      </w:r>
      <w:hyperlink r:id="rId9">
        <w:r w:rsidRPr="00573E53">
          <w:rPr>
            <w:rStyle w:val="Hyperlink"/>
            <w:rFonts w:ascii="Times New Roman" w:eastAsia="Times New Roman" w:hAnsi="Times New Roman" w:cs="Times New Roman"/>
            <w:lang w:val="sv-SE"/>
          </w:rPr>
          <w:t>ikferding6920@eagle.fgcu.edu</w:t>
        </w:r>
      </w:hyperlink>
      <w:r w:rsidRPr="00573E53">
        <w:rPr>
          <w:rFonts w:ascii="Times New Roman" w:eastAsia="Times New Roman" w:hAnsi="Times New Roman" w:cs="Times New Roman"/>
          <w:lang w:val="sv-SE"/>
        </w:rPr>
        <w:t xml:space="preserve"> </w:t>
      </w:r>
    </w:p>
    <w:p w14:paraId="357C8F3A" w14:textId="200BC835" w:rsidR="318632C4" w:rsidRDefault="318632C4" w:rsidP="00573E53">
      <w:pPr>
        <w:pStyle w:val="ListParagraph"/>
        <w:numPr>
          <w:ilvl w:val="0"/>
          <w:numId w:val="9"/>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Phone: (305) 898-1270</w:t>
      </w:r>
    </w:p>
    <w:p w14:paraId="3C30993F" w14:textId="458F2859" w:rsidR="318632C4" w:rsidRDefault="318632C4" w:rsidP="39FA99D3">
      <w:pPr>
        <w:spacing w:after="0"/>
        <w:rPr>
          <w:rFonts w:ascii="Times New Roman" w:eastAsia="Times New Roman" w:hAnsi="Times New Roman" w:cs="Times New Roman"/>
          <w:color w:val="000000" w:themeColor="text1"/>
        </w:rPr>
      </w:pPr>
    </w:p>
    <w:p w14:paraId="14CD791B" w14:textId="4C9931D9" w:rsidR="318632C4" w:rsidRDefault="318632C4" w:rsidP="39FA99D3">
      <w:pPr>
        <w:spacing w:after="0"/>
        <w:rPr>
          <w:rFonts w:ascii="Times New Roman" w:eastAsia="Times New Roman" w:hAnsi="Times New Roman" w:cs="Times New Roman"/>
          <w:color w:val="000000" w:themeColor="text1"/>
        </w:rPr>
      </w:pPr>
      <w:r w:rsidRPr="39FA99D3">
        <w:rPr>
          <w:rFonts w:ascii="Times New Roman" w:eastAsia="Times New Roman" w:hAnsi="Times New Roman" w:cs="Times New Roman"/>
          <w:color w:val="000000" w:themeColor="text1"/>
        </w:rPr>
        <w:t xml:space="preserve"> </w:t>
      </w:r>
      <w:r w:rsidR="00573E53">
        <w:rPr>
          <w:rFonts w:ascii="Times New Roman" w:eastAsia="Times New Roman" w:hAnsi="Times New Roman" w:cs="Times New Roman"/>
          <w:color w:val="000000" w:themeColor="text1"/>
        </w:rPr>
        <w:t>Advisors</w:t>
      </w:r>
      <w:r w:rsidRPr="39FA99D3">
        <w:rPr>
          <w:rFonts w:ascii="Times New Roman" w:eastAsia="Times New Roman" w:hAnsi="Times New Roman" w:cs="Times New Roman"/>
          <w:color w:val="000000" w:themeColor="text1"/>
        </w:rPr>
        <w:t>:</w:t>
      </w:r>
    </w:p>
    <w:p w14:paraId="0078F4B3" w14:textId="29E611E1" w:rsidR="318632C4" w:rsidRPr="00573E53" w:rsidRDefault="318632C4" w:rsidP="00573E53">
      <w:pPr>
        <w:pStyle w:val="ListParagraph"/>
        <w:numPr>
          <w:ilvl w:val="0"/>
          <w:numId w:val="10"/>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 xml:space="preserve">Ahmed S. </w:t>
      </w:r>
      <w:proofErr w:type="spellStart"/>
      <w:r w:rsidRPr="00573E53">
        <w:rPr>
          <w:rFonts w:ascii="Times New Roman" w:eastAsia="Times New Roman" w:hAnsi="Times New Roman" w:cs="Times New Roman"/>
          <w:color w:val="000000" w:themeColor="text1"/>
        </w:rPr>
        <w:t>Elshall</w:t>
      </w:r>
      <w:proofErr w:type="spellEnd"/>
      <w:r w:rsidRPr="00573E53">
        <w:rPr>
          <w:rFonts w:ascii="Times New Roman" w:eastAsia="Times New Roman" w:hAnsi="Times New Roman" w:cs="Times New Roman"/>
          <w:color w:val="000000" w:themeColor="text1"/>
        </w:rPr>
        <w:t>, Ph.D.</w:t>
      </w:r>
    </w:p>
    <w:p w14:paraId="01F1A9CC" w14:textId="4543411A" w:rsidR="318632C4" w:rsidRPr="00573E53" w:rsidRDefault="318632C4" w:rsidP="00573E53">
      <w:pPr>
        <w:pStyle w:val="ListParagraph"/>
        <w:numPr>
          <w:ilvl w:val="1"/>
          <w:numId w:val="10"/>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Assistant Professor</w:t>
      </w:r>
    </w:p>
    <w:p w14:paraId="2CA08FE8" w14:textId="03D99938" w:rsidR="318632C4" w:rsidRPr="00573E53" w:rsidRDefault="318632C4" w:rsidP="00573E53">
      <w:pPr>
        <w:pStyle w:val="ListParagraph"/>
        <w:numPr>
          <w:ilvl w:val="1"/>
          <w:numId w:val="10"/>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Department of Bioengineering, Civil Engineering, and Environmental Engineering</w:t>
      </w:r>
    </w:p>
    <w:p w14:paraId="51E268E3" w14:textId="07F254EA" w:rsidR="318632C4" w:rsidRPr="00573E53" w:rsidRDefault="318632C4" w:rsidP="00573E53">
      <w:pPr>
        <w:pStyle w:val="ListParagraph"/>
        <w:numPr>
          <w:ilvl w:val="1"/>
          <w:numId w:val="10"/>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Joint Appointment with The Water School</w:t>
      </w:r>
      <w:r w:rsidR="00573E53">
        <w:rPr>
          <w:rFonts w:ascii="Times New Roman" w:eastAsia="Times New Roman" w:hAnsi="Times New Roman" w:cs="Times New Roman"/>
          <w:color w:val="000000" w:themeColor="text1"/>
        </w:rPr>
        <w:t xml:space="preserve"> | </w:t>
      </w:r>
      <w:r w:rsidRPr="00573E53">
        <w:rPr>
          <w:rFonts w:ascii="Times New Roman" w:eastAsia="Times New Roman" w:hAnsi="Times New Roman" w:cs="Times New Roman"/>
          <w:color w:val="000000" w:themeColor="text1"/>
        </w:rPr>
        <w:t>Florida Gulf Coast University</w:t>
      </w:r>
    </w:p>
    <w:p w14:paraId="043C762D" w14:textId="3A6D0EFF" w:rsidR="318632C4" w:rsidRPr="00573E53" w:rsidRDefault="318632C4" w:rsidP="00573E53">
      <w:pPr>
        <w:pStyle w:val="ListParagraph"/>
        <w:numPr>
          <w:ilvl w:val="1"/>
          <w:numId w:val="10"/>
        </w:numPr>
        <w:spacing w:after="0"/>
        <w:rPr>
          <w:rFonts w:ascii="Times New Roman" w:eastAsia="Times New Roman" w:hAnsi="Times New Roman" w:cs="Times New Roman"/>
          <w:color w:val="000000" w:themeColor="text1"/>
          <w:lang w:val="sv-SE"/>
        </w:rPr>
      </w:pPr>
      <w:r w:rsidRPr="00573E53">
        <w:rPr>
          <w:rFonts w:ascii="Times New Roman" w:eastAsia="Times New Roman" w:hAnsi="Times New Roman" w:cs="Times New Roman"/>
          <w:color w:val="000000" w:themeColor="text1"/>
          <w:lang w:val="sv-SE"/>
        </w:rPr>
        <w:t>Fort Myers, FL, USA</w:t>
      </w:r>
    </w:p>
    <w:p w14:paraId="38E311A8" w14:textId="45A2356D" w:rsidR="318632C4" w:rsidRPr="00573E53" w:rsidRDefault="318632C4" w:rsidP="00573E53">
      <w:pPr>
        <w:pStyle w:val="ListParagraph"/>
        <w:numPr>
          <w:ilvl w:val="1"/>
          <w:numId w:val="10"/>
        </w:numPr>
        <w:spacing w:after="0"/>
        <w:rPr>
          <w:rFonts w:ascii="Times New Roman" w:eastAsia="Times New Roman" w:hAnsi="Times New Roman" w:cs="Times New Roman"/>
          <w:color w:val="000000" w:themeColor="text1"/>
          <w:lang w:val="sv-SE"/>
        </w:rPr>
      </w:pPr>
      <w:r w:rsidRPr="00573E53">
        <w:rPr>
          <w:rFonts w:ascii="Times New Roman" w:eastAsia="Times New Roman" w:hAnsi="Times New Roman" w:cs="Times New Roman"/>
          <w:color w:val="000000" w:themeColor="text1"/>
          <w:lang w:val="sv-SE"/>
        </w:rPr>
        <w:t xml:space="preserve">Email: </w:t>
      </w:r>
      <w:hyperlink r:id="rId10">
        <w:r w:rsidRPr="00573E53">
          <w:rPr>
            <w:rStyle w:val="Hyperlink"/>
            <w:rFonts w:ascii="Times New Roman" w:eastAsia="Times New Roman" w:hAnsi="Times New Roman" w:cs="Times New Roman"/>
            <w:lang w:val="sv-SE"/>
          </w:rPr>
          <w:t>aelshall@fgcu.edu</w:t>
        </w:r>
      </w:hyperlink>
    </w:p>
    <w:p w14:paraId="28C35262" w14:textId="76B05658" w:rsidR="318632C4" w:rsidRDefault="318632C4" w:rsidP="00573E53">
      <w:pPr>
        <w:pStyle w:val="ListParagraph"/>
        <w:numPr>
          <w:ilvl w:val="1"/>
          <w:numId w:val="10"/>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Phone: (239) 590-7591</w:t>
      </w:r>
    </w:p>
    <w:p w14:paraId="65ED56CB" w14:textId="666CCF4F" w:rsidR="00573E53" w:rsidRDefault="00573E53" w:rsidP="00573E53">
      <w:pPr>
        <w:pStyle w:val="ListParagraph"/>
        <w:numPr>
          <w:ilvl w:val="0"/>
          <w:numId w:val="10"/>
        </w:numPr>
        <w:spacing w:after="0"/>
        <w:rPr>
          <w:rFonts w:ascii="Times New Roman" w:eastAsia="Times New Roman" w:hAnsi="Times New Roman" w:cs="Times New Roman"/>
          <w:color w:val="000000" w:themeColor="text1"/>
          <w:lang w:val="sv-SE"/>
        </w:rPr>
      </w:pPr>
      <w:proofErr w:type="spellStart"/>
      <w:r w:rsidRPr="00573E53">
        <w:rPr>
          <w:rFonts w:ascii="Times New Roman" w:eastAsia="Times New Roman" w:hAnsi="Times New Roman" w:cs="Times New Roman"/>
          <w:color w:val="000000" w:themeColor="text1"/>
          <w:lang w:val="sv-SE"/>
        </w:rPr>
        <w:t>Anh</w:t>
      </w:r>
      <w:proofErr w:type="spellEnd"/>
      <w:r w:rsidRPr="00573E53">
        <w:rPr>
          <w:rFonts w:ascii="Times New Roman" w:eastAsia="Times New Roman" w:hAnsi="Times New Roman" w:cs="Times New Roman"/>
          <w:color w:val="000000" w:themeColor="text1"/>
          <w:lang w:val="sv-SE"/>
        </w:rPr>
        <w:t xml:space="preserve"> D. Chau, </w:t>
      </w:r>
      <w:proofErr w:type="spellStart"/>
      <w:r w:rsidRPr="00573E53">
        <w:rPr>
          <w:rFonts w:ascii="Times New Roman" w:eastAsia="Times New Roman" w:hAnsi="Times New Roman" w:cs="Times New Roman"/>
          <w:color w:val="000000" w:themeColor="text1"/>
          <w:lang w:val="sv-SE"/>
        </w:rPr>
        <w:t>Ph.D</w:t>
      </w:r>
      <w:proofErr w:type="spellEnd"/>
      <w:r>
        <w:rPr>
          <w:rFonts w:ascii="Times New Roman" w:eastAsia="Times New Roman" w:hAnsi="Times New Roman" w:cs="Times New Roman"/>
          <w:color w:val="000000" w:themeColor="text1"/>
          <w:lang w:val="sv-SE"/>
        </w:rPr>
        <w:t>.</w:t>
      </w:r>
    </w:p>
    <w:p w14:paraId="5F682E9D" w14:textId="77777777" w:rsidR="00573E53" w:rsidRPr="00573E53" w:rsidRDefault="00573E53" w:rsidP="00573E53">
      <w:pPr>
        <w:pStyle w:val="ListParagraph"/>
        <w:numPr>
          <w:ilvl w:val="1"/>
          <w:numId w:val="10"/>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Assistant Professor</w:t>
      </w:r>
    </w:p>
    <w:p w14:paraId="0174FA04" w14:textId="77777777" w:rsidR="00573E53" w:rsidRDefault="00573E53" w:rsidP="00573E53">
      <w:pPr>
        <w:pStyle w:val="ListParagraph"/>
        <w:numPr>
          <w:ilvl w:val="1"/>
          <w:numId w:val="10"/>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Stock Development Department of Construction Managemen</w:t>
      </w:r>
      <w:r>
        <w:rPr>
          <w:rFonts w:ascii="Times New Roman" w:eastAsia="Times New Roman" w:hAnsi="Times New Roman" w:cs="Times New Roman"/>
          <w:color w:val="000000" w:themeColor="text1"/>
        </w:rPr>
        <w:t>t</w:t>
      </w:r>
    </w:p>
    <w:p w14:paraId="46C135B3" w14:textId="4FBD8FDB" w:rsidR="00573E53" w:rsidRDefault="00573E53" w:rsidP="00573E53">
      <w:pPr>
        <w:pStyle w:val="ListParagraph"/>
        <w:numPr>
          <w:ilvl w:val="1"/>
          <w:numId w:val="10"/>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U.A. Whitaker College of Engineering</w:t>
      </w:r>
      <w:r>
        <w:rPr>
          <w:rFonts w:ascii="Times New Roman" w:eastAsia="Times New Roman" w:hAnsi="Times New Roman" w:cs="Times New Roman"/>
          <w:color w:val="000000" w:themeColor="text1"/>
        </w:rPr>
        <w:t xml:space="preserve"> | </w:t>
      </w:r>
      <w:r w:rsidRPr="00573E53">
        <w:rPr>
          <w:rFonts w:ascii="Times New Roman" w:eastAsia="Times New Roman" w:hAnsi="Times New Roman" w:cs="Times New Roman"/>
          <w:color w:val="000000" w:themeColor="text1"/>
        </w:rPr>
        <w:t>Florida Gulf Coast University</w:t>
      </w:r>
    </w:p>
    <w:p w14:paraId="04B67B9D" w14:textId="77777777" w:rsidR="00573E53" w:rsidRPr="00573E53" w:rsidRDefault="00573E53" w:rsidP="00573E53">
      <w:pPr>
        <w:pStyle w:val="ListParagraph"/>
        <w:numPr>
          <w:ilvl w:val="1"/>
          <w:numId w:val="10"/>
        </w:numPr>
        <w:spacing w:after="0"/>
        <w:rPr>
          <w:rFonts w:ascii="Times New Roman" w:eastAsia="Times New Roman" w:hAnsi="Times New Roman" w:cs="Times New Roman"/>
          <w:color w:val="000000" w:themeColor="text1"/>
          <w:lang w:val="sv-SE"/>
        </w:rPr>
      </w:pPr>
      <w:r w:rsidRPr="00573E53">
        <w:rPr>
          <w:rFonts w:ascii="Times New Roman" w:eastAsia="Times New Roman" w:hAnsi="Times New Roman" w:cs="Times New Roman"/>
          <w:color w:val="000000" w:themeColor="text1"/>
          <w:lang w:val="sv-SE"/>
        </w:rPr>
        <w:t>Fort Myers, FL, USA</w:t>
      </w:r>
    </w:p>
    <w:p w14:paraId="67B0EF94" w14:textId="36BD68D9" w:rsidR="00573E53" w:rsidRPr="00573E53" w:rsidRDefault="00573E53" w:rsidP="00573E53">
      <w:pPr>
        <w:pStyle w:val="ListParagraph"/>
        <w:numPr>
          <w:ilvl w:val="1"/>
          <w:numId w:val="10"/>
        </w:numPr>
        <w:spacing w:after="0"/>
        <w:rPr>
          <w:rFonts w:ascii="Times New Roman" w:eastAsia="Times New Roman" w:hAnsi="Times New Roman" w:cs="Times New Roman"/>
          <w:color w:val="000000" w:themeColor="text1"/>
          <w:lang w:val="sv-SE"/>
        </w:rPr>
      </w:pPr>
      <w:r w:rsidRPr="00573E53">
        <w:rPr>
          <w:rFonts w:ascii="Times New Roman" w:eastAsia="Times New Roman" w:hAnsi="Times New Roman" w:cs="Times New Roman"/>
          <w:color w:val="000000" w:themeColor="text1"/>
          <w:lang w:val="sv-SE"/>
        </w:rPr>
        <w:t xml:space="preserve">Email: </w:t>
      </w:r>
      <w:r w:rsidRPr="00573E53">
        <w:rPr>
          <w:rFonts w:ascii="Times New Roman" w:eastAsia="Times New Roman" w:hAnsi="Times New Roman" w:cs="Times New Roman"/>
          <w:lang w:val="sv-SE"/>
        </w:rPr>
        <w:t>achau</w:t>
      </w:r>
      <w:r>
        <w:rPr>
          <w:rFonts w:ascii="Times New Roman" w:eastAsia="Times New Roman" w:hAnsi="Times New Roman" w:cs="Times New Roman"/>
          <w:lang w:val="sv-SE"/>
        </w:rPr>
        <w:t>@fgcu.edu</w:t>
      </w:r>
    </w:p>
    <w:p w14:paraId="3644B3E7" w14:textId="69AB57A8" w:rsidR="00573E53" w:rsidRPr="00573E53" w:rsidRDefault="00573E53" w:rsidP="00573E53">
      <w:pPr>
        <w:pStyle w:val="ListParagraph"/>
        <w:numPr>
          <w:ilvl w:val="1"/>
          <w:numId w:val="10"/>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Phone: (239) 590-</w:t>
      </w:r>
      <w:r>
        <w:rPr>
          <w:rFonts w:ascii="Times New Roman" w:eastAsia="Times New Roman" w:hAnsi="Times New Roman" w:cs="Times New Roman"/>
          <w:color w:val="000000" w:themeColor="text1"/>
        </w:rPr>
        <w:t>7846</w:t>
      </w:r>
    </w:p>
    <w:p w14:paraId="48D8A37B" w14:textId="33AFF5BF" w:rsidR="318632C4" w:rsidRPr="00573E53" w:rsidRDefault="318632C4" w:rsidP="39FA99D3">
      <w:pPr>
        <w:tabs>
          <w:tab w:val="left" w:pos="1215"/>
        </w:tabs>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 xml:space="preserve"> </w:t>
      </w:r>
    </w:p>
    <w:p w14:paraId="37F79EE2" w14:textId="1A83E8BA" w:rsidR="318632C4" w:rsidRDefault="318632C4" w:rsidP="39FA99D3">
      <w:p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 xml:space="preserve"> </w:t>
      </w:r>
      <w:r w:rsidRPr="39FA99D3">
        <w:rPr>
          <w:rFonts w:ascii="Times New Roman" w:eastAsia="Times New Roman" w:hAnsi="Times New Roman" w:cs="Times New Roman"/>
          <w:color w:val="000000" w:themeColor="text1"/>
        </w:rPr>
        <w:t>Project Details:</w:t>
      </w:r>
    </w:p>
    <w:p w14:paraId="556C7EB6" w14:textId="186E34C4" w:rsidR="318632C4" w:rsidRPr="00573E53" w:rsidRDefault="318632C4" w:rsidP="00573E53">
      <w:pPr>
        <w:pStyle w:val="ListParagraph"/>
        <w:numPr>
          <w:ilvl w:val="0"/>
          <w:numId w:val="11"/>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 xml:space="preserve">Proposed Start Date: </w:t>
      </w:r>
      <w:r w:rsidR="15DD0AB5" w:rsidRPr="00573E53">
        <w:rPr>
          <w:rFonts w:ascii="Times New Roman" w:eastAsia="Times New Roman" w:hAnsi="Times New Roman" w:cs="Times New Roman"/>
          <w:color w:val="000000" w:themeColor="text1"/>
        </w:rPr>
        <w:t xml:space="preserve">January </w:t>
      </w:r>
      <w:r w:rsidRPr="00573E53">
        <w:rPr>
          <w:rFonts w:ascii="Times New Roman" w:eastAsia="Times New Roman" w:hAnsi="Times New Roman" w:cs="Times New Roman"/>
          <w:color w:val="000000" w:themeColor="text1"/>
        </w:rPr>
        <w:t>202</w:t>
      </w:r>
      <w:r w:rsidR="10FA6A5D" w:rsidRPr="00573E53">
        <w:rPr>
          <w:rFonts w:ascii="Times New Roman" w:eastAsia="Times New Roman" w:hAnsi="Times New Roman" w:cs="Times New Roman"/>
          <w:color w:val="000000" w:themeColor="text1"/>
        </w:rPr>
        <w:t>5</w:t>
      </w:r>
    </w:p>
    <w:p w14:paraId="4B163EE2" w14:textId="5E8EEFBC" w:rsidR="318632C4" w:rsidRPr="00573E53" w:rsidRDefault="318632C4" w:rsidP="00573E53">
      <w:pPr>
        <w:pStyle w:val="ListParagraph"/>
        <w:numPr>
          <w:ilvl w:val="0"/>
          <w:numId w:val="11"/>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Proposed End Date: May 2025</w:t>
      </w:r>
    </w:p>
    <w:p w14:paraId="70CE7D96" w14:textId="77E0396C" w:rsidR="318632C4" w:rsidRPr="00573E53" w:rsidRDefault="318632C4" w:rsidP="00573E53">
      <w:pPr>
        <w:pStyle w:val="ListParagraph"/>
        <w:numPr>
          <w:ilvl w:val="0"/>
          <w:numId w:val="11"/>
        </w:numPr>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Budget: Self-funded as part of the academic requirements for the master’s in engineering</w:t>
      </w:r>
    </w:p>
    <w:p w14:paraId="6D99BA67" w14:textId="0837AE50" w:rsidR="318632C4" w:rsidRPr="00573E53" w:rsidRDefault="318632C4" w:rsidP="00F77D89">
      <w:pPr>
        <w:pStyle w:val="ListParagraph"/>
        <w:spacing w:after="0"/>
        <w:rPr>
          <w:rFonts w:ascii="Times New Roman" w:eastAsia="Times New Roman" w:hAnsi="Times New Roman" w:cs="Times New Roman"/>
          <w:color w:val="000000" w:themeColor="text1"/>
        </w:rPr>
      </w:pPr>
      <w:r w:rsidRPr="00573E53">
        <w:rPr>
          <w:rFonts w:ascii="Times New Roman" w:eastAsia="Times New Roman" w:hAnsi="Times New Roman" w:cs="Times New Roman"/>
          <w:color w:val="000000" w:themeColor="text1"/>
        </w:rPr>
        <w:t>program in construction.</w:t>
      </w:r>
    </w:p>
    <w:p w14:paraId="1674E54C" w14:textId="1CD85E45" w:rsidR="39FA99D3" w:rsidRDefault="39FA99D3" w:rsidP="39FA99D3">
      <w:pPr>
        <w:spacing w:after="0"/>
        <w:rPr>
          <w:b/>
          <w:bCs/>
        </w:rPr>
      </w:pPr>
    </w:p>
    <w:p w14:paraId="20DF0E63" w14:textId="40317860" w:rsidR="39FA99D3" w:rsidRDefault="39FA99D3">
      <w:r>
        <w:br w:type="page"/>
      </w:r>
    </w:p>
    <w:p w14:paraId="249F6D2B" w14:textId="63DD89CF" w:rsidR="001943FB" w:rsidRDefault="0065392C" w:rsidP="39FA99D3">
      <w:pPr>
        <w:spacing w:after="0"/>
        <w:rPr>
          <w:rFonts w:ascii="Times New Roman" w:eastAsia="Times New Roman" w:hAnsi="Times New Roman" w:cs="Times New Roman"/>
          <w:b/>
          <w:bCs/>
        </w:rPr>
      </w:pPr>
      <w:r w:rsidRPr="4F6C6392">
        <w:rPr>
          <w:rFonts w:ascii="Times New Roman" w:eastAsia="Times New Roman" w:hAnsi="Times New Roman" w:cs="Times New Roman"/>
          <w:b/>
          <w:bCs/>
        </w:rPr>
        <w:lastRenderedPageBreak/>
        <w:t>PROJECT SUMMARY</w:t>
      </w:r>
    </w:p>
    <w:p w14:paraId="11BB64D8" w14:textId="1F1EA33A" w:rsidR="6F22AC9D" w:rsidRDefault="6F22AC9D" w:rsidP="4F6C6392">
      <w:pPr>
        <w:spacing w:before="240" w:after="240"/>
        <w:rPr>
          <w:rFonts w:ascii="Times New Roman" w:eastAsia="Times New Roman" w:hAnsi="Times New Roman" w:cs="Times New Roman"/>
        </w:rPr>
      </w:pPr>
      <w:bookmarkStart w:id="1" w:name="_Int_j0nTrNfe"/>
      <w:r w:rsidRPr="4F6C6392">
        <w:rPr>
          <w:rFonts w:ascii="Times New Roman" w:eastAsia="Times New Roman" w:hAnsi="Times New Roman" w:cs="Times New Roman"/>
          <w:u w:val="single"/>
        </w:rPr>
        <w:t>Background</w:t>
      </w:r>
      <w:r w:rsidR="15489B67" w:rsidRPr="4F6C6392">
        <w:rPr>
          <w:rFonts w:ascii="Times New Roman" w:eastAsia="Times New Roman" w:hAnsi="Times New Roman" w:cs="Times New Roman"/>
          <w:u w:val="single"/>
        </w:rPr>
        <w:t>.</w:t>
      </w:r>
      <w:r w:rsidR="15489B67" w:rsidRPr="4F6C6392">
        <w:rPr>
          <w:rFonts w:ascii="Times New Roman" w:eastAsia="Times New Roman" w:hAnsi="Times New Roman" w:cs="Times New Roman"/>
        </w:rPr>
        <w:t xml:space="preserve"> The construction industry is at the forefront of a transformative era, driven by advancements in digital tools and data analytics. Social media platforms such as Reddit and YouTube have become valuable sources of real-time, unfiltered insights into industry practices, challenges, and innovations</w:t>
      </w:r>
      <w:r w:rsidR="00316B7F">
        <w:rPr>
          <w:rFonts w:ascii="Times New Roman" w:eastAsia="Times New Roman" w:hAnsi="Times New Roman" w:cs="Times New Roman"/>
        </w:rPr>
        <w:t xml:space="preserve">. </w:t>
      </w:r>
      <w:r w:rsidR="15489B67" w:rsidRPr="4F6C6392">
        <w:rPr>
          <w:rFonts w:ascii="Times New Roman" w:eastAsia="Times New Roman" w:hAnsi="Times New Roman" w:cs="Times New Roman"/>
        </w:rPr>
        <w:t>Despite their potential, the vast and unstructured nature of these platforms makes them challenging to analyze systematically. This research addresses this gap by employing artificial intelligence (AI) to extract and synthesize thematic insights from social media data, providing actionable knowledge for stakeholders in the construction industry.</w:t>
      </w:r>
      <w:bookmarkEnd w:id="1"/>
    </w:p>
    <w:p w14:paraId="36811507" w14:textId="6E1AEE6B" w:rsidR="6F22AC9D" w:rsidRDefault="6F22AC9D" w:rsidP="4F6C6392">
      <w:pPr>
        <w:spacing w:after="0"/>
        <w:rPr>
          <w:rFonts w:ascii="Times New Roman" w:eastAsia="Times New Roman" w:hAnsi="Times New Roman" w:cs="Times New Roman"/>
        </w:rPr>
      </w:pPr>
      <w:r w:rsidRPr="4F6C6392">
        <w:rPr>
          <w:rFonts w:ascii="Times New Roman" w:eastAsia="Times New Roman" w:hAnsi="Times New Roman" w:cs="Times New Roman"/>
          <w:u w:val="single"/>
        </w:rPr>
        <w:t>Objectives</w:t>
      </w:r>
      <w:r w:rsidR="4CE1546F" w:rsidRPr="4F6C6392">
        <w:rPr>
          <w:rFonts w:ascii="Times New Roman" w:eastAsia="Times New Roman" w:hAnsi="Times New Roman" w:cs="Times New Roman"/>
          <w:u w:val="single"/>
        </w:rPr>
        <w:t>.</w:t>
      </w:r>
      <w:r w:rsidR="4CE1546F" w:rsidRPr="4F6C6392">
        <w:rPr>
          <w:rFonts w:ascii="Times New Roman" w:eastAsia="Times New Roman" w:hAnsi="Times New Roman" w:cs="Times New Roman"/>
        </w:rPr>
        <w:t xml:space="preserve"> </w:t>
      </w:r>
      <w:r w:rsidR="49E808E0" w:rsidRPr="4F6C6392">
        <w:rPr>
          <w:rFonts w:ascii="Times New Roman" w:eastAsia="Times New Roman" w:hAnsi="Times New Roman" w:cs="Times New Roman"/>
        </w:rPr>
        <w:t>This project aims to harness AI-driven methods to analyze construction-related discussions and multimedia content from Reddit and YouTube. The primary objectives are to identify recurring themes, emerging trends, and patterns within these platforms to provide insights that inform decision-making and strategic planning and to develop scalable methodologies for analyzing unstructured social media data. By doing so, the research seeks to bridge knowledge gaps and support innovation in workforce development, safety practices, and technology integration.</w:t>
      </w:r>
    </w:p>
    <w:p w14:paraId="68CE235F" w14:textId="4D770013" w:rsidR="4F6C6392" w:rsidRDefault="4F6C6392" w:rsidP="4F6C6392">
      <w:pPr>
        <w:spacing w:after="0"/>
        <w:rPr>
          <w:rFonts w:ascii="Times New Roman" w:eastAsia="Times New Roman" w:hAnsi="Times New Roman" w:cs="Times New Roman"/>
        </w:rPr>
      </w:pPr>
    </w:p>
    <w:p w14:paraId="2D421E10" w14:textId="071C6D84" w:rsidR="6F22AC9D" w:rsidRDefault="6F22AC9D" w:rsidP="4F6C6392">
      <w:pPr>
        <w:spacing w:after="0"/>
        <w:rPr>
          <w:rFonts w:ascii="Times New Roman" w:eastAsia="Times New Roman" w:hAnsi="Times New Roman" w:cs="Times New Roman"/>
        </w:rPr>
      </w:pPr>
      <w:r w:rsidRPr="4F6C6392">
        <w:rPr>
          <w:rFonts w:ascii="Times New Roman" w:eastAsia="Times New Roman" w:hAnsi="Times New Roman" w:cs="Times New Roman"/>
          <w:u w:val="single"/>
        </w:rPr>
        <w:t>Methods</w:t>
      </w:r>
      <w:r w:rsidR="24583FFD" w:rsidRPr="4F6C6392">
        <w:rPr>
          <w:rFonts w:ascii="Times New Roman" w:eastAsia="Times New Roman" w:hAnsi="Times New Roman" w:cs="Times New Roman"/>
          <w:u w:val="single"/>
        </w:rPr>
        <w:t>.</w:t>
      </w:r>
      <w:r w:rsidR="24583FFD" w:rsidRPr="4F6C6392">
        <w:rPr>
          <w:rFonts w:ascii="Times New Roman" w:eastAsia="Times New Roman" w:hAnsi="Times New Roman" w:cs="Times New Roman"/>
        </w:rPr>
        <w:t xml:space="preserve"> </w:t>
      </w:r>
      <w:r w:rsidR="08E95193" w:rsidRPr="4F6C6392">
        <w:rPr>
          <w:rFonts w:ascii="Times New Roman" w:eastAsia="Times New Roman" w:hAnsi="Times New Roman" w:cs="Times New Roman"/>
        </w:rPr>
        <w:t>T</w:t>
      </w:r>
      <w:r w:rsidR="6925C3E2" w:rsidRPr="4F6C6392">
        <w:rPr>
          <w:rFonts w:ascii="Times New Roman" w:eastAsia="Times New Roman" w:hAnsi="Times New Roman" w:cs="Times New Roman"/>
        </w:rPr>
        <w:t>he research adopts a robust methodological framework combining Python-based programming with AI tools such as natural language processing and generative algorithms. Reddit and YouTube data from 2019 to 2025 will be collected and preprocessed to ensure relevance and integrity. The data will undergo thematic and sentiment analyses to uncover patterns and trends. Visualization techniques, including thematic charts and trend graphs, will be employed to effectively communicate findings. This interdisciplinary approach ensures a comprehensive understanding of industry dynamics while advancing the utility of AI in construction management research.</w:t>
      </w:r>
    </w:p>
    <w:p w14:paraId="0D072AB3" w14:textId="5E9262EE" w:rsidR="4F6C6392" w:rsidRDefault="4F6C6392" w:rsidP="4F6C6392">
      <w:pPr>
        <w:spacing w:after="0"/>
        <w:rPr>
          <w:rFonts w:ascii="Times New Roman" w:eastAsia="Times New Roman" w:hAnsi="Times New Roman" w:cs="Times New Roman"/>
        </w:rPr>
      </w:pPr>
    </w:p>
    <w:p w14:paraId="71DF6286" w14:textId="3BCEE292" w:rsidR="6F22AC9D" w:rsidRDefault="6F22AC9D" w:rsidP="4F6C6392">
      <w:pPr>
        <w:spacing w:after="0"/>
        <w:rPr>
          <w:rFonts w:ascii="Times New Roman" w:eastAsia="Times New Roman" w:hAnsi="Times New Roman" w:cs="Times New Roman"/>
        </w:rPr>
      </w:pPr>
      <w:r w:rsidRPr="4F6C6392">
        <w:rPr>
          <w:rFonts w:ascii="Times New Roman" w:eastAsia="Times New Roman" w:hAnsi="Times New Roman" w:cs="Times New Roman"/>
          <w:u w:val="single"/>
        </w:rPr>
        <w:t>Expected Results</w:t>
      </w:r>
      <w:r w:rsidR="597C6808" w:rsidRPr="4F6C6392">
        <w:rPr>
          <w:rFonts w:ascii="Times New Roman" w:eastAsia="Times New Roman" w:hAnsi="Times New Roman" w:cs="Times New Roman"/>
          <w:u w:val="single"/>
        </w:rPr>
        <w:t>.</w:t>
      </w:r>
      <w:r w:rsidR="597C6808" w:rsidRPr="4F6C6392">
        <w:rPr>
          <w:rFonts w:ascii="Times New Roman" w:eastAsia="Times New Roman" w:hAnsi="Times New Roman" w:cs="Times New Roman"/>
        </w:rPr>
        <w:t xml:space="preserve"> </w:t>
      </w:r>
      <w:r w:rsidR="007A2130" w:rsidRPr="4F6C6392">
        <w:rPr>
          <w:rFonts w:ascii="Times New Roman" w:eastAsia="Times New Roman" w:hAnsi="Times New Roman" w:cs="Times New Roman"/>
        </w:rPr>
        <w:t>The study anticipates uncovering key themes, such as career development, safety concerns, technical problem-solving, and the adoption of emerging technologies. Insights into engagement dynamics and sentiment patterns will provide a deeper understanding of how professionals use social media for knowledge sharing and problem-solving. The findings are expected to support decision-making, predict industry trends, and identify areas for targeted training and education. The study will also establish a replicable framework for analyzing unstructured data, setting a foundation for future research.</w:t>
      </w:r>
    </w:p>
    <w:p w14:paraId="0C9670EE" w14:textId="2780084A" w:rsidR="4F6C6392" w:rsidRDefault="4F6C6392" w:rsidP="4F6C6392">
      <w:pPr>
        <w:spacing w:after="0"/>
        <w:rPr>
          <w:rFonts w:ascii="Times New Roman" w:eastAsia="Times New Roman" w:hAnsi="Times New Roman" w:cs="Times New Roman"/>
        </w:rPr>
      </w:pPr>
    </w:p>
    <w:p w14:paraId="4C9506F7" w14:textId="2B7A7F7A" w:rsidR="39FA99D3" w:rsidRDefault="6F22AC9D" w:rsidP="4F6C6392">
      <w:pPr>
        <w:spacing w:after="0"/>
        <w:rPr>
          <w:rFonts w:ascii="Times New Roman" w:eastAsia="Times New Roman" w:hAnsi="Times New Roman" w:cs="Times New Roman"/>
        </w:rPr>
      </w:pPr>
      <w:r w:rsidRPr="4F6C6392">
        <w:rPr>
          <w:rFonts w:ascii="Times New Roman" w:eastAsia="Times New Roman" w:hAnsi="Times New Roman" w:cs="Times New Roman"/>
          <w:u w:val="single"/>
        </w:rPr>
        <w:t>Outcomes</w:t>
      </w:r>
      <w:r w:rsidR="6EE92DC8" w:rsidRPr="4F6C6392">
        <w:rPr>
          <w:rFonts w:ascii="Times New Roman" w:eastAsia="Times New Roman" w:hAnsi="Times New Roman" w:cs="Times New Roman"/>
          <w:u w:val="single"/>
        </w:rPr>
        <w:t>.</w:t>
      </w:r>
      <w:r w:rsidR="6EE92DC8" w:rsidRPr="4F6C6392">
        <w:rPr>
          <w:rFonts w:ascii="Times New Roman" w:eastAsia="Times New Roman" w:hAnsi="Times New Roman" w:cs="Times New Roman"/>
        </w:rPr>
        <w:t xml:space="preserve"> </w:t>
      </w:r>
      <w:r w:rsidR="417A0DD9" w:rsidRPr="4F6C6392">
        <w:rPr>
          <w:rFonts w:ascii="Times New Roman" w:eastAsia="Times New Roman" w:hAnsi="Times New Roman" w:cs="Times New Roman"/>
        </w:rPr>
        <w:t>This research will enhance the understanding of how social media platforms contribute to the construction industry’s knowledge system. It will provide actionable insights for improving workforce training, fostering innovation, and addressing critical challenges such as labor shortages and workplace safety. By integrating multimodal data from Reddit and YouTube, the study offers a more nuanced perspective on industry trends, supporting both academic exploration and practical applications.</w:t>
      </w:r>
    </w:p>
    <w:p w14:paraId="5B5C0872" w14:textId="08946FDB" w:rsidR="00DB1722" w:rsidRPr="00573E53" w:rsidRDefault="0065392C" w:rsidP="39FA99D3">
      <w:pPr>
        <w:spacing w:after="0"/>
        <w:rPr>
          <w:rFonts w:ascii="Times New Roman" w:eastAsia="Times New Roman" w:hAnsi="Times New Roman" w:cs="Times New Roman"/>
          <w:b/>
          <w:bCs/>
        </w:rPr>
      </w:pPr>
      <w:commentRangeStart w:id="2"/>
      <w:r w:rsidRPr="4F6C6392">
        <w:rPr>
          <w:rFonts w:ascii="Times New Roman" w:eastAsia="Times New Roman" w:hAnsi="Times New Roman" w:cs="Times New Roman"/>
          <w:b/>
          <w:bCs/>
        </w:rPr>
        <w:lastRenderedPageBreak/>
        <w:t>INTRODUCTION</w:t>
      </w:r>
      <w:commentRangeEnd w:id="2"/>
      <w:r w:rsidR="00573E53">
        <w:rPr>
          <w:rStyle w:val="CommentReference"/>
        </w:rPr>
        <w:commentReference w:id="2"/>
      </w:r>
    </w:p>
    <w:p w14:paraId="33618DCF" w14:textId="629B0B84" w:rsidR="00DB1722" w:rsidRDefault="7D7099DF" w:rsidP="39FA99D3">
      <w:pPr>
        <w:spacing w:after="0"/>
        <w:rPr>
          <w:rFonts w:ascii="Times New Roman" w:eastAsia="Times New Roman" w:hAnsi="Times New Roman" w:cs="Times New Roman"/>
        </w:rPr>
      </w:pPr>
      <w:r w:rsidRPr="39FA99D3">
        <w:rPr>
          <w:rFonts w:ascii="Times New Roman" w:eastAsia="Times New Roman" w:hAnsi="Times New Roman" w:cs="Times New Roman"/>
        </w:rPr>
        <w:t xml:space="preserve">The construction industry is undergoing a transformative era fueled by digital innovation and the </w:t>
      </w:r>
      <w:r w:rsidR="7AE77358" w:rsidRPr="39FA99D3">
        <w:rPr>
          <w:rFonts w:ascii="Times New Roman" w:eastAsia="Times New Roman" w:hAnsi="Times New Roman" w:cs="Times New Roman"/>
        </w:rPr>
        <w:t>advancement</w:t>
      </w:r>
      <w:r w:rsidRPr="39FA99D3">
        <w:rPr>
          <w:rFonts w:ascii="Times New Roman" w:eastAsia="Times New Roman" w:hAnsi="Times New Roman" w:cs="Times New Roman"/>
        </w:rPr>
        <w:t xml:space="preserve"> of data-driven decision-making tools. Among the </w:t>
      </w:r>
      <w:r w:rsidR="6863541F" w:rsidRPr="39FA99D3">
        <w:rPr>
          <w:rFonts w:ascii="Times New Roman" w:eastAsia="Times New Roman" w:hAnsi="Times New Roman" w:cs="Times New Roman"/>
        </w:rPr>
        <w:t>upcoming</w:t>
      </w:r>
      <w:r w:rsidRPr="39FA99D3">
        <w:rPr>
          <w:rFonts w:ascii="Times New Roman" w:eastAsia="Times New Roman" w:hAnsi="Times New Roman" w:cs="Times New Roman"/>
        </w:rPr>
        <w:t xml:space="preserve"> technologies reshaping the field, artificial intelligence (AI) stands out as a powerful instrument for analyzing vast and unstructured data sources</w:t>
      </w:r>
      <w:r w:rsidR="00573E53">
        <w:rPr>
          <w:rFonts w:ascii="Times New Roman" w:eastAsia="Times New Roman" w:hAnsi="Times New Roman" w:cs="Times New Roman"/>
        </w:rPr>
        <w:t xml:space="preserve"> </w:t>
      </w:r>
      <w:r w:rsidR="00316B7F">
        <w:rPr>
          <w:rFonts w:ascii="Times New Roman" w:eastAsia="Times New Roman" w:hAnsi="Times New Roman" w:cs="Times New Roman"/>
        </w:rPr>
        <w:fldChar w:fldCharType="begin"/>
      </w:r>
      <w:r w:rsidR="00316B7F">
        <w:rPr>
          <w:rFonts w:ascii="Times New Roman" w:eastAsia="Times New Roman" w:hAnsi="Times New Roman" w:cs="Times New Roman"/>
        </w:rPr>
        <w:instrText xml:space="preserve"> ADDIN ZOTERO_ITEM CSL_CITATION {"citationID":"zWGLDZfg","properties":{"formattedCitation":"(Abioye et al., 2021)","plainCitation":"(Abioye et al., 2021)","noteIndex":0},"citationItems":[{"id":1,"uris":["http://zotero.org/users/local/s7eJa2gb/items/ICW7ZNEU"],"itemData":{"id":1,"type":"article-journal","abstract":"The growth of the construction industry is severely limited by the myriad complex challenges it faces such as cost and time overruns, health and safety, productivity and labour shortages. Also, construction industry is one the least digitized industries in the world, which has made it difficult for it to tackle the problems it currently faces. An advanced digital technology, Artificial Intelligence (AI), is currently revolutionising industries such as manufacturing, retail, and telecommunications. The subfields of AI such as machine learning, knowledge-based systems, computer vision, robotics and optimisation have successfully been applied in other industries to achieve increased profitability, efficiency, safety and security. While acknowledging the benefits of AI applications, numerous challenges which are relevant to AI still exist in the construction industry. This study aims to unravel AI applications, examine AI techniques being used and identify opportunites and challenges for AI applications in the construction industry. A critical review of available literature on AI applications in the construction industry such as activity monitoring, risk management, resource and waste optimisation was conducted. Furthermore, the opportunities and challenges of AI applications in construction were identified and presented in this study. This study provides insights into key AI applications as it applies to construction-specific challenges, as well as the pathway to realise the acrueable benefits of AI in the construction industry.","container-title":"Journal of Building Engineering","DOI":"10.1016/j.jobe.2021.103299","ISSN":"2352-7102","journalAbbreviation":"Journal of Building Engineering","page":"103299","source":"ScienceDirect","title":"Artificial intelligence in the construction industry: A review of present status, opportunities and future challenges","title-short":"Artificial intelligence in the construction industry","volume":"44","author":[{"family":"Abioye","given":"Sofiat O."},{"family":"Oyedele","given":"Lukumon O."},{"family":"Akanbi","given":"Lukman"},{"family":"Ajayi","given":"Anuoluwapo"},{"family":"Davila Delgado","given":"Juan Manuel"},{"family":"Bilal","given":"Muhammad"},{"family":"Akinade","given":"Olugbenga O."},{"family":"Ahmed","given":"Ashraf"}],"issued":{"date-parts":[["2021",12,1]]}}}],"schema":"https://github.com/citation-style-language/schema/raw/master/csl-citation.json"} </w:instrText>
      </w:r>
      <w:r w:rsidR="00316B7F">
        <w:rPr>
          <w:rFonts w:ascii="Times New Roman" w:eastAsia="Times New Roman" w:hAnsi="Times New Roman" w:cs="Times New Roman"/>
        </w:rPr>
        <w:fldChar w:fldCharType="separate"/>
      </w:r>
      <w:r w:rsidR="00316B7F">
        <w:rPr>
          <w:rFonts w:ascii="Times New Roman" w:eastAsia="Times New Roman" w:hAnsi="Times New Roman" w:cs="Times New Roman"/>
          <w:noProof/>
        </w:rPr>
        <w:t>(Abioye et al., 2021)</w:t>
      </w:r>
      <w:r w:rsidR="00316B7F">
        <w:rPr>
          <w:rFonts w:ascii="Times New Roman" w:eastAsia="Times New Roman" w:hAnsi="Times New Roman" w:cs="Times New Roman"/>
        </w:rPr>
        <w:fldChar w:fldCharType="end"/>
      </w:r>
      <w:r w:rsidRPr="39FA99D3">
        <w:rPr>
          <w:rFonts w:ascii="Times New Roman" w:eastAsia="Times New Roman" w:hAnsi="Times New Roman" w:cs="Times New Roman"/>
        </w:rPr>
        <w:t xml:space="preserve">. Social media platforms, such as Reddit and YouTube, provide dynamic, real-time </w:t>
      </w:r>
      <w:r w:rsidR="2D67280B" w:rsidRPr="39FA99D3">
        <w:rPr>
          <w:rFonts w:ascii="Times New Roman" w:eastAsia="Times New Roman" w:hAnsi="Times New Roman" w:cs="Times New Roman"/>
        </w:rPr>
        <w:t>collections</w:t>
      </w:r>
      <w:r w:rsidRPr="39FA99D3">
        <w:rPr>
          <w:rFonts w:ascii="Times New Roman" w:eastAsia="Times New Roman" w:hAnsi="Times New Roman" w:cs="Times New Roman"/>
        </w:rPr>
        <w:t xml:space="preserve"> of industry-related discussions, insights, and challenges, creating untapped opportunities for leveraging AI in construction management research</w:t>
      </w:r>
      <w:r w:rsidR="00316B7F">
        <w:rPr>
          <w:rFonts w:ascii="Times New Roman" w:eastAsia="Times New Roman" w:hAnsi="Times New Roman" w:cs="Times New Roman"/>
        </w:rPr>
        <w:t xml:space="preserve"> </w:t>
      </w:r>
      <w:r w:rsidR="00316B7F">
        <w:rPr>
          <w:rFonts w:ascii="Times New Roman" w:eastAsia="Times New Roman" w:hAnsi="Times New Roman" w:cs="Times New Roman"/>
        </w:rPr>
        <w:fldChar w:fldCharType="begin"/>
      </w:r>
      <w:r w:rsidR="003C1BD8">
        <w:rPr>
          <w:rFonts w:ascii="Times New Roman" w:eastAsia="Times New Roman" w:hAnsi="Times New Roman" w:cs="Times New Roman"/>
        </w:rPr>
        <w:instrText xml:space="preserve"> ADDIN ZOTERO_ITEM CSL_CITATION {"citationID":"bJbfq8tQ","properties":{"formattedCitation":"(Azhar &amp; Abeln, 2014; Iqbal et al., 2021)","plainCitation":"(Azhar &amp; Abeln, 2014; Iqbal et al., 2021)","noteIndex":0},"citationItems":[{"id":4,"uris":["http://zotero.org/users/local/s7eJa2gb/items/U6VP5XPK"],"itemData":{"id":4,"type":"article-journal","abstract":"Social media has introduced substantial and pervasive changes to communication between organizations, communities and individuals. It has amplified the power of consumer-to-consumer conversations in the market place by enabling one person to communicate with literally hundreds or thousands of other consumers quickly and with relatively little effort. This research study focuses on the current and potential usage of social media within the construction industry. To expound, it investigates the social media platforms currently being utilized amongst construction organizations, analyzes the potential rewards and risks, and examines the innovation they provide specifically to make communication and collaboration more effective. To achieve these objectives, quantitative and qualitative data were collected from individuals and organizations within the construction industry. A social media log was developed to track activities on Facebook®, LinkedIn®, and Twitter® platforms for ten construction organizations with social media presence. Additionally, a survey questionnaire was distributed to construction industry professionals. Finally, open-end interviews were conducted with individuals from three construction organizations familiar with social media as a company resource. Results of data analysis reveal that many construction organizations are beginning to take advantage of social media benefits, but in general, the construction industry lags behind most other industries in terms of social media usage. The construction companies are using social media for the following applications: (1) recruitment; (2) disseminating company's and/or projects’ news; (3) client networking; (4) brand awareness; and (5) Showcasing innovations. It is found that most companies have not explored the full potential of social media and only using it as a sporadic one-way communication tool. Construction organizations must invest sufficient time and resources to support daily operations, maintenance, and security of social media resources in order to gain best results.","collection-title":"Selected papers from Creative Construction Conference 2014","container-title":"Procedia Engineering","DOI":"10.1016/j.proeng.2014.10.527","ISSN":"1877-7058","journalAbbreviation":"Procedia Engineering","page":"42-51","source":"ScienceDirect","title":"Investigating Social Media Applications for the Construction Industry","volume":"85","author":[{"family":"Azhar","given":"Salman"},{"family":"Abeln","given":"John M."}],"issued":{"date-parts":[["2014",1,1]]}}},{"id":7,"uris":["http://zotero.org/users/local/s7eJa2gb/items/Y82746IF"],"itemData":{"id":7,"type":"paper-conference","abstract":"Mining app stores and social media has proven to be a good source for collecting user feedback to foster requirements engineering and software evolution. Recent literature on mining software-related data from social platforms, such as Twitter and Facebook, shows that it complements app store mining. However, there are many other platforms where users discuss and provide feedback on software applications that are not thoroughly researched and analysed. One of such platforms is reddit. In this paper, we introduce reddit as a new potential data source and explore if and how requirements engineering and software evolution can benefit from obtaining user feedback from reddit. We also present an exploratory study in which we analysed the usage characteristics (i.e., frequency of posts, number of comments, and number of users for each subreddit) of reddit posts about software applications. Furthermore, we examined the content of the posts and the results reveal that almost 54% of posts contain useful information. Finally, we investigated the potential of automatic classification and applied machine learning algorithms to unstructured and noisy reddit data to perform automated classification into the categories of bug reports, feature related, and irrelevant. We found that the Support Vector Machine algorithm with the F1-score of 84% can be effective in categorizing reddit posts. Our results show that reddit posts provide useful feedback on software applications that can foster requirements engineering and software evolution.","container-title":"2021 IEEE 29th International Requirements Engineering Conference (RE)","DOI":"10.1109/RE51729.2021.00019","event-title":"2021 IEEE 29th International Requirements Engineering Conference (RE)","note":"ISSN: 2332-6441","page":"128-138","source":"IEEE Xplore","title":"Mining Reddit as a New Source for Software Requirements","URL":"https://ieeexplore.ieee.org/abstract/document/9604625","author":[{"family":"Iqbal","given":"Tahira"},{"family":"Khan","given":"Moniba"},{"family":"Taveter","given":"Kuldar"},{"family":"Seyff","given":"Norbert"}],"accessed":{"date-parts":[["2025",1,10]]},"issued":{"date-parts":[["2021",9]]}}}],"schema":"https://github.com/citation-style-language/schema/raw/master/csl-citation.json"} </w:instrText>
      </w:r>
      <w:r w:rsidR="00316B7F">
        <w:rPr>
          <w:rFonts w:ascii="Times New Roman" w:eastAsia="Times New Roman" w:hAnsi="Times New Roman" w:cs="Times New Roman"/>
        </w:rPr>
        <w:fldChar w:fldCharType="separate"/>
      </w:r>
      <w:r w:rsidR="003C1BD8">
        <w:rPr>
          <w:rFonts w:ascii="Times New Roman" w:eastAsia="Times New Roman" w:hAnsi="Times New Roman" w:cs="Times New Roman"/>
          <w:noProof/>
        </w:rPr>
        <w:t>(Azhar &amp; Abeln, 2014; Iqbal et al., 2021)</w:t>
      </w:r>
      <w:r w:rsidR="00316B7F">
        <w:rPr>
          <w:rFonts w:ascii="Times New Roman" w:eastAsia="Times New Roman" w:hAnsi="Times New Roman" w:cs="Times New Roman"/>
        </w:rPr>
        <w:fldChar w:fldCharType="end"/>
      </w:r>
      <w:r w:rsidRPr="39FA99D3">
        <w:rPr>
          <w:rFonts w:ascii="Times New Roman" w:eastAsia="Times New Roman" w:hAnsi="Times New Roman" w:cs="Times New Roman"/>
        </w:rPr>
        <w:t>.</w:t>
      </w:r>
    </w:p>
    <w:p w14:paraId="01DE9FC3" w14:textId="1C493C49" w:rsidR="00DB1722" w:rsidRPr="0065392C" w:rsidRDefault="00DB1722" w:rsidP="39FA99D3">
      <w:pPr>
        <w:spacing w:after="0"/>
        <w:rPr>
          <w:rFonts w:ascii="Times New Roman" w:eastAsia="Times New Roman" w:hAnsi="Times New Roman" w:cs="Times New Roman"/>
        </w:rPr>
      </w:pPr>
    </w:p>
    <w:p w14:paraId="7432F84A" w14:textId="4239A33B" w:rsidR="00DB1722" w:rsidRPr="0065392C" w:rsidRDefault="7D7099DF" w:rsidP="39FA99D3">
      <w:pPr>
        <w:spacing w:after="0"/>
      </w:pPr>
      <w:r w:rsidRPr="39FA99D3">
        <w:rPr>
          <w:rFonts w:ascii="Times New Roman" w:eastAsia="Times New Roman" w:hAnsi="Times New Roman" w:cs="Times New Roman"/>
        </w:rPr>
        <w:t>The construction industry faces a range of persistent challenges, including labor shortages, the integration of emerging technologies, and growing demands for workplace safety. To address these issues effectively, it is essential to harness new sources of data that provide real-time, diverse perspectives. Social media has emerged as a powerful tool for capturing informal exchanges that reflect the real-world challenges and innovations within the industry. However, the vast and unstructured nature of social media data often makes it difficult to process and analyze efficiently.</w:t>
      </w:r>
    </w:p>
    <w:p w14:paraId="30B06F09" w14:textId="30790F2E" w:rsidR="00DB1722" w:rsidRPr="0065392C" w:rsidRDefault="00DB1722" w:rsidP="39FA99D3">
      <w:pPr>
        <w:spacing w:after="0"/>
        <w:rPr>
          <w:rFonts w:ascii="Times New Roman" w:eastAsia="Times New Roman" w:hAnsi="Times New Roman" w:cs="Times New Roman"/>
        </w:rPr>
      </w:pPr>
    </w:p>
    <w:p w14:paraId="343C1D77" w14:textId="6F56CCA7" w:rsidR="00DB1722" w:rsidRPr="0065392C" w:rsidRDefault="7D7099DF" w:rsidP="39FA99D3">
      <w:pPr>
        <w:spacing w:after="0"/>
      </w:pPr>
      <w:r w:rsidRPr="39FA99D3">
        <w:rPr>
          <w:rFonts w:ascii="Times New Roman" w:eastAsia="Times New Roman" w:hAnsi="Times New Roman" w:cs="Times New Roman"/>
        </w:rPr>
        <w:t>Reddit is a social media platform organized into topic-specific communities, or subreddits, where users share content and engage in discussions</w:t>
      </w:r>
      <w:r w:rsidR="009D4452">
        <w:rPr>
          <w:rFonts w:ascii="Times New Roman" w:eastAsia="Times New Roman" w:hAnsi="Times New Roman" w:cs="Times New Roman"/>
        </w:rPr>
        <w:t xml:space="preserve"> </w:t>
      </w:r>
      <w:r w:rsidR="009D4452">
        <w:rPr>
          <w:rFonts w:ascii="Times New Roman" w:eastAsia="Times New Roman" w:hAnsi="Times New Roman" w:cs="Times New Roman"/>
        </w:rPr>
        <w:fldChar w:fldCharType="begin"/>
      </w:r>
      <w:r w:rsidR="009D4452">
        <w:rPr>
          <w:rFonts w:ascii="Times New Roman" w:eastAsia="Times New Roman" w:hAnsi="Times New Roman" w:cs="Times New Roman"/>
        </w:rPr>
        <w:instrText xml:space="preserve"> ADDIN ZOTERO_ITEM CSL_CITATION {"citationID":"Tc1NSqRe","properties":{"formattedCitation":"(Reddit, 2024)","plainCitation":"(Reddit, 2024)","noteIndex":0},"citationItems":[{"id":10,"uris":["http://zotero.org/users/local/s7eJa2gb/items/VU8FX3CV"],"itemData":{"id":10,"type":"report","title":"Dive into anything","URL":"https://redditinc.com/","author":[{"literal":"Reddit"}],"accessed":{"date-parts":[["2024",1,10]]},"issued":{"date-parts":[["2024"]]}}}],"schema":"https://github.com/citation-style-language/schema/raw/master/csl-citation.json"} </w:instrText>
      </w:r>
      <w:r w:rsidR="009D4452">
        <w:rPr>
          <w:rFonts w:ascii="Times New Roman" w:eastAsia="Times New Roman" w:hAnsi="Times New Roman" w:cs="Times New Roman"/>
        </w:rPr>
        <w:fldChar w:fldCharType="separate"/>
      </w:r>
      <w:r w:rsidR="009D4452">
        <w:rPr>
          <w:rFonts w:ascii="Times New Roman" w:eastAsia="Times New Roman" w:hAnsi="Times New Roman" w:cs="Times New Roman"/>
          <w:noProof/>
        </w:rPr>
        <w:t>(Reddit, 2024)</w:t>
      </w:r>
      <w:r w:rsidR="009D4452">
        <w:rPr>
          <w:rFonts w:ascii="Times New Roman" w:eastAsia="Times New Roman" w:hAnsi="Times New Roman" w:cs="Times New Roman"/>
        </w:rPr>
        <w:fldChar w:fldCharType="end"/>
      </w:r>
      <w:r w:rsidRPr="39FA99D3">
        <w:rPr>
          <w:rFonts w:ascii="Times New Roman" w:eastAsia="Times New Roman" w:hAnsi="Times New Roman" w:cs="Times New Roman"/>
        </w:rPr>
        <w:t>. The subreddit r/Construction, for example, is a vibrant hub for construction professionals, covering a variety of topics such as safety protocols, career advice, and technical problem-solving. Reddit’s appeal lies in its ability to capture grassroots, unfiltered discussions that reflect the day-to-day realities and priorities of industry practitioners. By analyzing data from Reddit, this research aims to uncover evolving trends and shared knowledge that traditional studies might overlook, offering a deeper understanding of the industry's dynamic challenges and innovations.</w:t>
      </w:r>
    </w:p>
    <w:p w14:paraId="17FB53E2" w14:textId="612ACFB2" w:rsidR="00DB1722" w:rsidRPr="0065392C" w:rsidRDefault="00DB1722" w:rsidP="39FA99D3">
      <w:pPr>
        <w:spacing w:after="0"/>
        <w:rPr>
          <w:rFonts w:ascii="Times New Roman" w:eastAsia="Times New Roman" w:hAnsi="Times New Roman" w:cs="Times New Roman"/>
        </w:rPr>
      </w:pPr>
    </w:p>
    <w:p w14:paraId="02A261B1" w14:textId="3AC5A578" w:rsidR="00DB1722" w:rsidRPr="0065392C" w:rsidRDefault="7D7099DF" w:rsidP="39FA99D3">
      <w:pPr>
        <w:spacing w:after="0"/>
      </w:pPr>
      <w:bookmarkStart w:id="3" w:name="OLE_LINK1"/>
      <w:bookmarkStart w:id="4" w:name="OLE_LINK2"/>
      <w:r w:rsidRPr="39FA99D3">
        <w:rPr>
          <w:rFonts w:ascii="Times New Roman" w:eastAsia="Times New Roman" w:hAnsi="Times New Roman" w:cs="Times New Roman"/>
        </w:rPr>
        <w:t>YouTube is a global video-sharing platform that has become an essential resource for education and professional development</w:t>
      </w:r>
      <w:bookmarkEnd w:id="3"/>
      <w:bookmarkEnd w:id="4"/>
      <w:r w:rsidR="00C426F0">
        <w:rPr>
          <w:rFonts w:ascii="Times New Roman" w:eastAsia="Times New Roman" w:hAnsi="Times New Roman" w:cs="Times New Roman"/>
        </w:rPr>
        <w:t xml:space="preserve"> (</w:t>
      </w:r>
      <w:r w:rsidR="00351715">
        <w:rPr>
          <w:rFonts w:ascii="Times New Roman" w:eastAsia="Times New Roman" w:hAnsi="Times New Roman" w:cs="Times New Roman"/>
        </w:rPr>
        <w:fldChar w:fldCharType="begin"/>
      </w:r>
      <w:r w:rsidR="00351715">
        <w:rPr>
          <w:rFonts w:ascii="Times New Roman" w:eastAsia="Times New Roman" w:hAnsi="Times New Roman" w:cs="Times New Roman"/>
        </w:rPr>
        <w:instrText xml:space="preserve"> ADDIN ZOTERO_ITEM CSL_CITATION {"citationID":"5RNYTP1j","properties":{"formattedCitation":"(Duffy, 2008)","plainCitation":"(Duffy, 2008)","noteIndex":0},"citationItems":[{"id":11,"uris":["http://zotero.org/users/local/s7eJa2gb/items/PGCRPNZI"],"itemData":{"id":11,"type":"chapter","container-title":"Enhancing Learning Through Technology","ISBN":"978-981-279-944-9","note":"DOI: 10.1142/9789812799456_0003","page":"31-43","publisher":"WORLD SCIENTIFIC","source":"worldscientific.com (Atypon)","title":"Using youtube: strategies for using new media in teaching and learning","title-short":"Using youtube","URL":"https://www.worldscientific.com/doi/abs/10.1142/9789812799456_0003","author":[{"family":"Duffy","given":"Peter"}],"accessed":{"date-parts":[["2025",1,19]]},"issued":{"date-parts":[["2008",6]]}}}],"schema":"https://github.com/citation-style-language/schema/raw/master/csl-citation.json"} </w:instrText>
      </w:r>
      <w:r w:rsidR="00351715">
        <w:rPr>
          <w:rFonts w:ascii="Times New Roman" w:eastAsia="Times New Roman" w:hAnsi="Times New Roman" w:cs="Times New Roman"/>
        </w:rPr>
        <w:fldChar w:fldCharType="separate"/>
      </w:r>
      <w:r w:rsidR="00351715">
        <w:rPr>
          <w:rFonts w:ascii="Times New Roman" w:eastAsia="Times New Roman" w:hAnsi="Times New Roman" w:cs="Times New Roman"/>
          <w:noProof/>
        </w:rPr>
        <w:t>Duffy, 2008)</w:t>
      </w:r>
      <w:r w:rsidR="00351715">
        <w:rPr>
          <w:rFonts w:ascii="Times New Roman" w:eastAsia="Times New Roman" w:hAnsi="Times New Roman" w:cs="Times New Roman"/>
        </w:rPr>
        <w:fldChar w:fldCharType="end"/>
      </w:r>
      <w:r w:rsidR="00C426F0">
        <w:rPr>
          <w:rFonts w:ascii="Times New Roman" w:eastAsia="Times New Roman" w:hAnsi="Times New Roman" w:cs="Times New Roman"/>
        </w:rPr>
        <w:t xml:space="preserve">. </w:t>
      </w:r>
      <w:r w:rsidRPr="39FA99D3">
        <w:rPr>
          <w:rFonts w:ascii="Times New Roman" w:eastAsia="Times New Roman" w:hAnsi="Times New Roman" w:cs="Times New Roman"/>
        </w:rPr>
        <w:t>In the construction industry, YouTube hosts a wealth of tutorials, equipment demonstrations, and expert discussions. These videos often provide visual, experiential insights that complement the textual exchanges found on other platforms</w:t>
      </w:r>
      <w:r w:rsidR="004309C9">
        <w:rPr>
          <w:rFonts w:ascii="Times New Roman" w:eastAsia="Times New Roman" w:hAnsi="Times New Roman" w:cs="Times New Roman"/>
        </w:rPr>
        <w:t xml:space="preserve"> </w:t>
      </w:r>
      <w:r w:rsidR="004309C9">
        <w:rPr>
          <w:rFonts w:ascii="Times New Roman" w:eastAsia="Times New Roman" w:hAnsi="Times New Roman" w:cs="Times New Roman"/>
        </w:rPr>
        <w:fldChar w:fldCharType="begin"/>
      </w:r>
      <w:r w:rsidR="004309C9">
        <w:rPr>
          <w:rFonts w:ascii="Times New Roman" w:eastAsia="Times New Roman" w:hAnsi="Times New Roman" w:cs="Times New Roman"/>
        </w:rPr>
        <w:instrText xml:space="preserve"> ADDIN ZOTERO_ITEM CSL_CITATION {"citationID":"HHpzVlBw","properties":{"formattedCitation":"(Nasir &amp; Bargst\\uc0\\u228{}dt, 2017)","plainCitation":"(Nasir &amp; Bargstädt, 2017)","noteIndex":0},"citationItems":[{"id":13,"uris":["http://zotero.org/users/local/s7eJa2gb/items/6HTZ9UJC"],"itemData":{"id":13,"type":"article-journal","abstract":"Effective communication between parties involved in a project is always considered a vital factor for a successful project. The construction industry’s driving workforce i.e. the workers on site is mostly reliant upon verbal instructions for task execution due to limited capacity and resources of contractors. The existing construction labors are usually instructed verbally on the site which at times makes it more difficult for the low-skilled category workers to comprehend the task due to factors like less education and language related communication barriers. This reliance on human-variable verbal instructions causes ineffective communication which might leads to situations like inadequate productivity, workface questions, rework and unsafe conditions on the site. In order to overcome the shortcomings lying under the typical verbal instructional methodology, studies have surfaced with the objectives to make human variable process uniform with written instructions alongside relevant construction drawings. However, this paper-based instructional methodology can also be less impactful among less-skilled construction workers due to their lack of knowledge and visualization capabilities about particular tasks. Instances of multiple languages in this globalized construction world also result in increasing communication barriers.","container-title":"Procedia Engineering","DOI":"10.1016/j.proeng.2017.08.066","ISSN":"18777058","journalAbbreviation":"Procedia Engineering","language":"en","page":"1088-1097","source":"DOI.org (Crossref)","title":"An Approach to Develop Video Tutorials for Construction Tasks","volume":"196","author":[{"family":"Nasir","given":"Abdur Rehman"},{"family":"Bargstädt","given":"Hans-Joachim"}],"issued":{"date-parts":[["2017"]]}}}],"schema":"https://github.com/citation-style-language/schema/raw/master/csl-citation.json"} </w:instrText>
      </w:r>
      <w:r w:rsidR="004309C9">
        <w:rPr>
          <w:rFonts w:ascii="Times New Roman" w:eastAsia="Times New Roman" w:hAnsi="Times New Roman" w:cs="Times New Roman"/>
        </w:rPr>
        <w:fldChar w:fldCharType="separate"/>
      </w:r>
      <w:r w:rsidR="004309C9" w:rsidRPr="004309C9">
        <w:rPr>
          <w:rFonts w:ascii="Times New Roman" w:hAnsi="Times New Roman" w:cs="Times New Roman"/>
          <w:kern w:val="0"/>
          <w:lang w:val="en-GB"/>
        </w:rPr>
        <w:t xml:space="preserve">(Nasir &amp; </w:t>
      </w:r>
      <w:proofErr w:type="spellStart"/>
      <w:r w:rsidR="004309C9" w:rsidRPr="004309C9">
        <w:rPr>
          <w:rFonts w:ascii="Times New Roman" w:hAnsi="Times New Roman" w:cs="Times New Roman"/>
          <w:kern w:val="0"/>
          <w:lang w:val="en-GB"/>
        </w:rPr>
        <w:t>Bargstädt</w:t>
      </w:r>
      <w:proofErr w:type="spellEnd"/>
      <w:r w:rsidR="004309C9" w:rsidRPr="004309C9">
        <w:rPr>
          <w:rFonts w:ascii="Times New Roman" w:hAnsi="Times New Roman" w:cs="Times New Roman"/>
          <w:kern w:val="0"/>
          <w:lang w:val="en-GB"/>
        </w:rPr>
        <w:t>, 2017)</w:t>
      </w:r>
      <w:r w:rsidR="004309C9">
        <w:rPr>
          <w:rFonts w:ascii="Times New Roman" w:eastAsia="Times New Roman" w:hAnsi="Times New Roman" w:cs="Times New Roman"/>
        </w:rPr>
        <w:fldChar w:fldCharType="end"/>
      </w:r>
      <w:r w:rsidRPr="39FA99D3">
        <w:rPr>
          <w:rFonts w:ascii="Times New Roman" w:eastAsia="Times New Roman" w:hAnsi="Times New Roman" w:cs="Times New Roman"/>
        </w:rPr>
        <w:t>. By incorporating YouTube data, this research captures a multimodal perspective on industry practices and knowledge dissemination, enabling a richer, more comprehensive analysis of construction trends and innovations.</w:t>
      </w:r>
    </w:p>
    <w:p w14:paraId="6A12766E" w14:textId="65097DAA" w:rsidR="00DB1722" w:rsidRPr="0065392C" w:rsidRDefault="00DB1722" w:rsidP="39FA99D3">
      <w:pPr>
        <w:spacing w:after="0"/>
        <w:rPr>
          <w:rFonts w:ascii="Times New Roman" w:eastAsia="Times New Roman" w:hAnsi="Times New Roman" w:cs="Times New Roman"/>
        </w:rPr>
      </w:pPr>
    </w:p>
    <w:p w14:paraId="761EAEDF" w14:textId="793410E2" w:rsidR="00DB1722" w:rsidRPr="0065392C" w:rsidRDefault="7D7099DF" w:rsidP="39FA99D3">
      <w:pPr>
        <w:spacing w:after="0"/>
      </w:pPr>
      <w:r w:rsidRPr="39FA99D3">
        <w:rPr>
          <w:rFonts w:ascii="Times New Roman" w:eastAsia="Times New Roman" w:hAnsi="Times New Roman" w:cs="Times New Roman"/>
        </w:rPr>
        <w:t>AI refers to computational techniques designed to replicate human intelligence, including natural language processing (NLP), machine learning (ML), and generative algorithms. AI is particularly suited for processing unstructured data, such as social media discussions, where patterns and themes can be difficult to identify manually</w:t>
      </w:r>
      <w:r w:rsidR="00122395">
        <w:rPr>
          <w:rFonts w:ascii="Times New Roman" w:eastAsia="Times New Roman" w:hAnsi="Times New Roman" w:cs="Times New Roman"/>
        </w:rPr>
        <w:t xml:space="preserve"> </w:t>
      </w:r>
      <w:r w:rsidR="006D7A22">
        <w:rPr>
          <w:rFonts w:ascii="Times New Roman" w:eastAsia="Times New Roman" w:hAnsi="Times New Roman" w:cs="Times New Roman"/>
        </w:rPr>
        <w:fldChar w:fldCharType="begin"/>
      </w:r>
      <w:r w:rsidR="006D7A22">
        <w:rPr>
          <w:rFonts w:ascii="Times New Roman" w:eastAsia="Times New Roman" w:hAnsi="Times New Roman" w:cs="Times New Roman"/>
        </w:rPr>
        <w:instrText xml:space="preserve"> ADDIN ZOTERO_ITEM CSL_CITATION {"citationID":"IJ4Z2ShW","properties":{"formattedCitation":"(Yalamati &amp; Batchu, 2024)","plainCitation":"(Yalamati &amp; Batchu, 2024)","noteIndex":0},"citationItems":[{"id":16,"uris":["http://zotero.org/users/local/s7eJa2gb/items/PVMHPCP4"],"itemData":{"id":16,"type":"chapter","abstract":"In this chapter, the authors delve into the transformative realm of smart data processing, exploring its pivotal role in harnessing the full potential of artificial intelligence (AI) and machine learning (ML). As the volume and complexity of data continue to grow exponentially, the need for intellig...","container-title":"Practical Applications of Data Processing, Algorithms, and Modeling","ISBN":"979-8-3693-2909-2","language":"en","license":"Access limited to members","note":"DOI: 10.4018/979-8-3693-2909-2.ch016","page":"205-221","publisher":"IGI Global Scientific Publishing","source":"www.igi-global.com","title":"Smart Data Processing: Unleashing the Power of AI and ML","title-short":"Smart Data Processing","URL":"https://www.igi-global.com/chapter/smart-data-processing/www.igi-global.com/chapter/smart-data-processing/345811","author":[{"family":"Yalamati","given":"Sreedhar"},{"family":"Batchu","given":"Ravi Kumar"}],"accessed":{"date-parts":[["2025",1,19]]},"issued":{"date-parts":[["2024"]]}}}],"schema":"https://github.com/citation-style-language/schema/raw/master/csl-citation.json"} </w:instrText>
      </w:r>
      <w:r w:rsidR="006D7A22">
        <w:rPr>
          <w:rFonts w:ascii="Times New Roman" w:eastAsia="Times New Roman" w:hAnsi="Times New Roman" w:cs="Times New Roman"/>
        </w:rPr>
        <w:fldChar w:fldCharType="separate"/>
      </w:r>
      <w:r w:rsidR="006D7A22">
        <w:rPr>
          <w:rFonts w:ascii="Times New Roman" w:eastAsia="Times New Roman" w:hAnsi="Times New Roman" w:cs="Times New Roman"/>
          <w:noProof/>
        </w:rPr>
        <w:t xml:space="preserve">(Yalamati &amp; Batchu, 2024; </w:t>
      </w:r>
      <w:r w:rsidR="006D7A22">
        <w:rPr>
          <w:rFonts w:ascii="Times New Roman" w:eastAsia="Times New Roman" w:hAnsi="Times New Roman" w:cs="Times New Roman"/>
        </w:rPr>
        <w:fldChar w:fldCharType="end"/>
      </w:r>
      <w:r w:rsidR="006D7A22">
        <w:rPr>
          <w:rFonts w:ascii="Times New Roman" w:eastAsia="Times New Roman" w:hAnsi="Times New Roman" w:cs="Times New Roman"/>
        </w:rPr>
        <w:fldChar w:fldCharType="begin"/>
      </w:r>
      <w:r w:rsidR="006D7A22">
        <w:rPr>
          <w:rFonts w:ascii="Times New Roman" w:eastAsia="Times New Roman" w:hAnsi="Times New Roman" w:cs="Times New Roman"/>
        </w:rPr>
        <w:instrText xml:space="preserve"> ADDIN ZOTERO_ITEM CSL_CITATION {"citationID":"cITo2BQo","properties":{"formattedCitation":"(Uddin, 2024)","plainCitation":"(Uddin, 2024)","noteIndex":0},"citationItems":[{"id":17,"uris":["http://zotero.org/users/local/s7eJa2gb/items/JVENWQ29"],"itemData":{"id":17,"type":"article","abstract":"This review explores the integration of Natural Language Processing (NLP) and Artificial Intelligence (AI) in enhancing data visualization for real-time analytics. In an era characterized by the exponential growth of data, traditional static visualizations are increasingly inadequate for meeting the demands of real-time decision-making. NLP and AI offer sophisticated tools to dynamically interpret and visualize data, turning vast amounts of raw information into actionable insights across various domains. This paper synthesizes current research, methodologies, and applications of NLP and AI in data visualization, highlighting key advancements such as enhanced data interpretability, real-time data processing capabilities, and improved user interaction through natural language queries and interactive elements. It also addresses the challenges and limitations associated with implementing these technologies, including computational complexity, data quality issues, and ethical considerations. The review identifies significant trends and future directions, such as the integration of augmented and virtual reality (AR/VR) and the use of generative AI models, which promise to further advance the field. By providing a comprehensive overview of the current state of NLP and AI in data visualization, this paper aims to inform and guide future research and development efforts in leveraging these technologies for more effective and efficient datadriven decision-making.","DOI":"10.62304/ijmisds.v1i04.185","event-place":"Rochester, NY","genre":"SSRN Scholarly Paper","language":"en","number":"4993556","publisher":"Social Science Research Network","publisher-place":"Rochester, NY","source":"papers.ssrn.com","title":"A Review of Utilizing Natural Language Processing and Ai for Advanced Data Visualization in Real-time Analytics","URL":"https://papers.ssrn.com/abstract=4993556","author":[{"family":"Uddin","given":"Md Kazi Shahab"}],"accessed":{"date-parts":[["2025",1,19]]},"issued":{"date-parts":[["2024",4,20]]}}}],"schema":"https://github.com/citation-style-language/schema/raw/master/csl-citation.json"} </w:instrText>
      </w:r>
      <w:r w:rsidR="006D7A22">
        <w:rPr>
          <w:rFonts w:ascii="Times New Roman" w:eastAsia="Times New Roman" w:hAnsi="Times New Roman" w:cs="Times New Roman"/>
        </w:rPr>
        <w:fldChar w:fldCharType="separate"/>
      </w:r>
      <w:r w:rsidR="006D7A22">
        <w:rPr>
          <w:rFonts w:ascii="Times New Roman" w:eastAsia="Times New Roman" w:hAnsi="Times New Roman" w:cs="Times New Roman"/>
          <w:noProof/>
        </w:rPr>
        <w:t>Uddin, 2024)</w:t>
      </w:r>
      <w:r w:rsidR="006D7A22">
        <w:rPr>
          <w:rFonts w:ascii="Times New Roman" w:eastAsia="Times New Roman" w:hAnsi="Times New Roman" w:cs="Times New Roman"/>
        </w:rPr>
        <w:fldChar w:fldCharType="end"/>
      </w:r>
      <w:r w:rsidR="006D7A22">
        <w:rPr>
          <w:rFonts w:ascii="Times New Roman" w:eastAsia="Times New Roman" w:hAnsi="Times New Roman" w:cs="Times New Roman"/>
        </w:rPr>
        <w:t xml:space="preserve">. </w:t>
      </w:r>
      <w:r w:rsidRPr="39FA99D3">
        <w:rPr>
          <w:rFonts w:ascii="Times New Roman" w:eastAsia="Times New Roman" w:hAnsi="Times New Roman" w:cs="Times New Roman"/>
        </w:rPr>
        <w:t>This research employs AI to automate the extraction and synthesis of thematic insights from large datasets, overcoming the limitations of traditional qualitative methods</w:t>
      </w:r>
      <w:r w:rsidR="00CF25CA">
        <w:rPr>
          <w:rFonts w:ascii="Times New Roman" w:eastAsia="Times New Roman" w:hAnsi="Times New Roman" w:cs="Times New Roman"/>
        </w:rPr>
        <w:t xml:space="preserve"> </w:t>
      </w:r>
      <w:r w:rsidR="00CF25CA">
        <w:rPr>
          <w:rFonts w:ascii="Times New Roman" w:eastAsia="Times New Roman" w:hAnsi="Times New Roman" w:cs="Times New Roman"/>
        </w:rPr>
        <w:fldChar w:fldCharType="begin"/>
      </w:r>
      <w:r w:rsidR="00CF25CA">
        <w:rPr>
          <w:rFonts w:ascii="Times New Roman" w:eastAsia="Times New Roman" w:hAnsi="Times New Roman" w:cs="Times New Roman"/>
        </w:rPr>
        <w:instrText xml:space="preserve"> ADDIN ZOTERO_ITEM CSL_CITATION {"citationID":"5bVHGcE4","properties":{"formattedCitation":"(Deshpande &amp; Kumar, 2018)","plainCitation":"(Deshpande &amp; Kumar, 2018)","noteIndex":0},"citationItems":[{"id":22,"uris":["http://zotero.org/users/local/s7eJa2gb/items/NENQ83UT"],"itemData":{"id":22,"type":"book","abstract":"Build next-generation Artificial Intelligence systems with JavaKey FeaturesImplement AI techniques to build smart applications using Deeplearning4j Perform big data analytics to derive quality insights using Spark MLlibCreate self-learning systems using neural networks, NLP, and reinforcement learningBook DescriptionIn this age of big data, companies have larger amount of consumer data than ever before, far more than what the current technologies can ever hope to keep up with. However, Artificial Intelligence closes the gap by moving past human limitations in order to analyze data.With the help of Artificial Intelligence for big data, you will learn to use Machine Learning algorithms such as k-means, SVM, RBF, and regression to perform advanced data analysis. You will understand the current status of Machine and Deep Learning techniques to work on Genetic and Neuro-Fuzzy algorithms. In addition, you will explore how to develop Artificial Intelligence algorithms to learn from data, why they are necessary, and how they can help solve real-world problems.By the end of this book, you&amp;#39;ll have learned how to implement various Artificial Intelligence algorithms for your big data systems and integrate them into your product offerings such as reinforcement learning, natural language processing, image recognition, genetic algorithms, and fuzzy logic systems.What you will learnManage Artificial Intelligence techniques for big data with JavaBuild smart systems to analyze data for enhanced customer experienceLearn to use Artificial Intelligence frameworks for big dataUnderstand complex problems with algorithms and Neuro-Fuzzy systemsDesign stratagems to leverage data using Machine Learning processApply Deep Learning techniques to prepare data for modelingConstruct models that learn from data using open source toolsAnalyze big data problems using scalable Machine Learning algorithmsWho this book is forThis book is for you if you are a data scientist, big data professional, or novice who has basic knowledge of big data and wish to get proficiency in Artificial Intelligence techniques for big data. Some competence in mathematics is an added advantage in the field of elementary linear algebra and calculus.","ISBN":"978-1-78847-601-0","language":"en","note":"Google-Books-ID: pF9dDwAAQBAJ","number-of-pages":"371","publisher":"Packt Publishing Ltd","source":"Google Books","title":"Artificial Intelligence for Big Data: Complete guide to automating Big Data solutions using Artificial Intelligence techniques","title-short":"Artificial Intelligence for Big Data","author":[{"family":"Deshpande","given":"Anand"},{"family":"Kumar","given":"Manish"}],"issued":{"date-parts":[["2018",5,22]]}}}],"schema":"https://github.com/citation-style-language/schema/raw/master/csl-citation.json"} </w:instrText>
      </w:r>
      <w:r w:rsidR="00CF25CA">
        <w:rPr>
          <w:rFonts w:ascii="Times New Roman" w:eastAsia="Times New Roman" w:hAnsi="Times New Roman" w:cs="Times New Roman"/>
        </w:rPr>
        <w:fldChar w:fldCharType="separate"/>
      </w:r>
      <w:r w:rsidR="00CF25CA">
        <w:rPr>
          <w:rFonts w:ascii="Times New Roman" w:eastAsia="Times New Roman" w:hAnsi="Times New Roman" w:cs="Times New Roman"/>
          <w:noProof/>
        </w:rPr>
        <w:t xml:space="preserve">(Deshpande &amp; Kumar, </w:t>
      </w:r>
      <w:r w:rsidR="00CF25CA">
        <w:rPr>
          <w:rFonts w:ascii="Times New Roman" w:eastAsia="Times New Roman" w:hAnsi="Times New Roman" w:cs="Times New Roman"/>
          <w:noProof/>
        </w:rPr>
        <w:lastRenderedPageBreak/>
        <w:t>2018)</w:t>
      </w:r>
      <w:r w:rsidR="00CF25CA">
        <w:rPr>
          <w:rFonts w:ascii="Times New Roman" w:eastAsia="Times New Roman" w:hAnsi="Times New Roman" w:cs="Times New Roman"/>
        </w:rPr>
        <w:fldChar w:fldCharType="end"/>
      </w:r>
      <w:r w:rsidRPr="39FA99D3">
        <w:rPr>
          <w:rFonts w:ascii="Times New Roman" w:eastAsia="Times New Roman" w:hAnsi="Times New Roman" w:cs="Times New Roman"/>
        </w:rPr>
        <w:t>. AI’s scalability and efficiency allow for the identification of trends and gaps in industry knowledge, providing practical insights for professionals, educators, and policymakers.</w:t>
      </w:r>
    </w:p>
    <w:p w14:paraId="75201330" w14:textId="38B0B60A" w:rsidR="00DB1722" w:rsidRPr="0065392C" w:rsidRDefault="00DB1722" w:rsidP="39FA99D3">
      <w:pPr>
        <w:spacing w:after="0"/>
        <w:rPr>
          <w:rFonts w:ascii="Times New Roman" w:eastAsia="Times New Roman" w:hAnsi="Times New Roman" w:cs="Times New Roman"/>
        </w:rPr>
      </w:pPr>
    </w:p>
    <w:p w14:paraId="4B05234B" w14:textId="60280C50" w:rsidR="00DB1722" w:rsidRDefault="7D7099DF" w:rsidP="39FA99D3">
      <w:pPr>
        <w:spacing w:after="0"/>
        <w:rPr>
          <w:rFonts w:ascii="Times New Roman" w:eastAsia="Times New Roman" w:hAnsi="Times New Roman" w:cs="Times New Roman"/>
        </w:rPr>
      </w:pPr>
      <w:r w:rsidRPr="39FA99D3">
        <w:rPr>
          <w:rFonts w:ascii="Times New Roman" w:eastAsia="Times New Roman" w:hAnsi="Times New Roman" w:cs="Times New Roman"/>
        </w:rPr>
        <w:t>Social media platforms like Reddit and YouTube provide rich, unstructured datasets that offer valuable insights into the construction industry's challenges, innovations, and best practices</w:t>
      </w:r>
      <w:r w:rsidR="00120A2C">
        <w:rPr>
          <w:rFonts w:ascii="Times New Roman" w:eastAsia="Times New Roman" w:hAnsi="Times New Roman" w:cs="Times New Roman"/>
        </w:rPr>
        <w:t xml:space="preserve"> </w:t>
      </w:r>
      <w:r w:rsidR="00120A2C">
        <w:rPr>
          <w:rFonts w:ascii="Times New Roman" w:eastAsia="Times New Roman" w:hAnsi="Times New Roman" w:cs="Times New Roman"/>
        </w:rPr>
        <w:fldChar w:fldCharType="begin"/>
      </w:r>
      <w:r w:rsidR="00120A2C">
        <w:rPr>
          <w:rFonts w:ascii="Times New Roman" w:eastAsia="Times New Roman" w:hAnsi="Times New Roman" w:cs="Times New Roman"/>
        </w:rPr>
        <w:instrText xml:space="preserve"> ADDIN ZOTERO_ITEM CSL_CITATION {"citationID":"XEsWolYF","properties":{"formattedCitation":"(Tang et al., 2017)","plainCitation":"(Tang et al., 2017)","noteIndex":0},"citationItems":[{"id":24,"uris":["http://zotero.org/users/local/s7eJa2gb/items/YGWXHVTC"],"itemData":{"id":24,"type":"article-journal","abstract":"AbstractThe increasing use of the Internet for many purposes is creating big data, many of\nwhich are generated from social media. These big data potentially could assist in\nobtaining valuable administrative information and even explore new social ...","container-title":"Journal of Management in Engineering","DOI":"10.1061/(ASCE)ME.1943-5479.0000554","ISSN":"1943-5479","issue":"6","language":"EN","license":"© 2017 American Society of Civil Engineers.","note":"publisher: American Society of Civil Engineers","page":"04017038","source":"ASCE","title":"Social Media Data Analytics for the U.S. Construction Industry: Preliminary Study on Twitter","title-short":"Social Media Data Analytics for the U.S. Construction Industry","volume":"33","author":[{"family":"Tang","given":"LiYaning"},{"family":"Zhang","given":"Yiming"},{"family":"Dai","given":"Fei"},{"family":"Yoon","given":"Yoojung"},{"family":"Song","given":"Yangqiu"},{"family":"Sharma","given":"Radhey S."}],"issued":{"date-parts":[["2017",11,1]]}}}],"schema":"https://github.com/citation-style-language/schema/raw/master/csl-citation.json"} </w:instrText>
      </w:r>
      <w:r w:rsidR="00120A2C">
        <w:rPr>
          <w:rFonts w:ascii="Times New Roman" w:eastAsia="Times New Roman" w:hAnsi="Times New Roman" w:cs="Times New Roman"/>
        </w:rPr>
        <w:fldChar w:fldCharType="separate"/>
      </w:r>
      <w:r w:rsidR="00120A2C">
        <w:rPr>
          <w:rFonts w:ascii="Times New Roman" w:eastAsia="Times New Roman" w:hAnsi="Times New Roman" w:cs="Times New Roman"/>
          <w:noProof/>
        </w:rPr>
        <w:t>(Tang et al., 2017)</w:t>
      </w:r>
      <w:r w:rsidR="00120A2C">
        <w:rPr>
          <w:rFonts w:ascii="Times New Roman" w:eastAsia="Times New Roman" w:hAnsi="Times New Roman" w:cs="Times New Roman"/>
        </w:rPr>
        <w:fldChar w:fldCharType="end"/>
      </w:r>
      <w:r w:rsidRPr="39FA99D3">
        <w:rPr>
          <w:rFonts w:ascii="Times New Roman" w:eastAsia="Times New Roman" w:hAnsi="Times New Roman" w:cs="Times New Roman"/>
        </w:rPr>
        <w:t>. However, traditional methods of analyzing social media often fall short due to the vastness and complexity of the data</w:t>
      </w:r>
      <w:r w:rsidR="00CC0B3A">
        <w:rPr>
          <w:rFonts w:ascii="Times New Roman" w:eastAsia="Times New Roman" w:hAnsi="Times New Roman" w:cs="Times New Roman"/>
        </w:rPr>
        <w:t xml:space="preserve"> </w:t>
      </w:r>
      <w:r w:rsidR="00CC0B3A">
        <w:rPr>
          <w:rFonts w:ascii="Times New Roman" w:eastAsia="Times New Roman" w:hAnsi="Times New Roman" w:cs="Times New Roman"/>
        </w:rPr>
        <w:fldChar w:fldCharType="begin"/>
      </w:r>
      <w:r w:rsidR="00CC0B3A">
        <w:rPr>
          <w:rFonts w:ascii="Times New Roman" w:eastAsia="Times New Roman" w:hAnsi="Times New Roman" w:cs="Times New Roman"/>
        </w:rPr>
        <w:instrText xml:space="preserve"> ADDIN ZOTERO_ITEM CSL_CITATION {"citationID":"yS4Mx0Pp","properties":{"formattedCitation":"(Zeng et al., 2010)","plainCitation":"(Zeng et al., 2010)","noteIndex":0},"citationItems":[{"id":19,"uris":["http://zotero.org/users/local/s7eJa2gb/items/H99I67UV"],"itemData":{"id":19,"type":"article-journal","abstract":"In a broad sense, social media refers to a conversational, distributed mode of content generation, dissemination, and communication among communities. Different from broadcast-based traditional and industrial media, social media has torn down the boundaries between authorship and readership, while the information consumption and dissemination process is becoming intrinsically intertwined with the process of generating and sharing information. This special issue samples the state of the art in social media analytics and intelligence research that has direct relevance to the AI subfield from either an methodological or domain perspective.","container-title":"IEEE Intelligent Systems","DOI":"10.1109/MIS.2010.151","ISSN":"1941-1294","issue":"6","note":"event-title: IEEE Intelligent Systems","page":"13-16","source":"IEEE Xplore","title":"Social Media Analytics and Intelligence","volume":"25","author":[{"family":"Zeng","given":"Daniel"},{"family":"Chen","given":"Hsinchun"},{"family":"Lusch","given":"Robert"},{"family":"Li","given":"Shu-Hsing"}],"issued":{"date-parts":[["2010",11]]}}}],"schema":"https://github.com/citation-style-language/schema/raw/master/csl-citation.json"} </w:instrText>
      </w:r>
      <w:r w:rsidR="00CC0B3A">
        <w:rPr>
          <w:rFonts w:ascii="Times New Roman" w:eastAsia="Times New Roman" w:hAnsi="Times New Roman" w:cs="Times New Roman"/>
        </w:rPr>
        <w:fldChar w:fldCharType="separate"/>
      </w:r>
      <w:r w:rsidR="00CC0B3A">
        <w:rPr>
          <w:rFonts w:ascii="Times New Roman" w:eastAsia="Times New Roman" w:hAnsi="Times New Roman" w:cs="Times New Roman"/>
          <w:noProof/>
        </w:rPr>
        <w:t>(Zeng et al., 2010)</w:t>
      </w:r>
      <w:r w:rsidR="00CC0B3A">
        <w:rPr>
          <w:rFonts w:ascii="Times New Roman" w:eastAsia="Times New Roman" w:hAnsi="Times New Roman" w:cs="Times New Roman"/>
        </w:rPr>
        <w:fldChar w:fldCharType="end"/>
      </w:r>
      <w:r w:rsidRPr="39FA99D3">
        <w:rPr>
          <w:rFonts w:ascii="Times New Roman" w:eastAsia="Times New Roman" w:hAnsi="Times New Roman" w:cs="Times New Roman"/>
        </w:rPr>
        <w:t>. This research addresses these challenges by leveraging AI to enhance the efficiency and depth of analysis. By integrating multimodal data from text-based discussions and video content, the study aims to develop a more comprehensive understanding of industry trends and community engagement. This expanded approach not only captures the diverse ways professionals share and consume knowledge but also facilitates more informed decision-making and strategic planning in the construction sector. Through these efforts, the study aims to contribute to both academic understanding and practical advancements, fostering innovation and collaboration in the construction industry.</w:t>
      </w:r>
    </w:p>
    <w:p w14:paraId="2C6DA956" w14:textId="0606163F" w:rsidR="003C1BD8" w:rsidRDefault="003C1BD8" w:rsidP="39FA99D3">
      <w:pPr>
        <w:spacing w:after="0"/>
        <w:rPr>
          <w:rFonts w:ascii="Times New Roman" w:eastAsia="Times New Roman" w:hAnsi="Times New Roman" w:cs="Times New Roman"/>
        </w:rPr>
      </w:pPr>
    </w:p>
    <w:p w14:paraId="329025BC" w14:textId="2D90F3DF" w:rsidR="003C1BD8" w:rsidRPr="0065392C" w:rsidRDefault="003C1BD8" w:rsidP="39FA99D3">
      <w:pPr>
        <w:spacing w:after="0"/>
      </w:pPr>
      <w:r w:rsidRPr="39FA99D3">
        <w:rPr>
          <w:rFonts w:ascii="Times New Roman" w:eastAsia="Times New Roman" w:hAnsi="Times New Roman" w:cs="Times New Roman"/>
        </w:rPr>
        <w:t>This research seeks to explore the potential of integrating AI with social media analytics to address critical challenges in the construction industry</w:t>
      </w:r>
      <w:r w:rsidR="00120A2C">
        <w:rPr>
          <w:rFonts w:ascii="Times New Roman" w:eastAsia="Times New Roman" w:hAnsi="Times New Roman" w:cs="Times New Roman"/>
        </w:rPr>
        <w:t xml:space="preserve"> </w:t>
      </w:r>
      <w:r w:rsidR="00120A2C">
        <w:rPr>
          <w:rFonts w:ascii="Times New Roman" w:eastAsia="Times New Roman" w:hAnsi="Times New Roman" w:cs="Times New Roman"/>
        </w:rPr>
        <w:fldChar w:fldCharType="begin"/>
      </w:r>
      <w:r w:rsidR="00120A2C">
        <w:rPr>
          <w:rFonts w:ascii="Times New Roman" w:eastAsia="Times New Roman" w:hAnsi="Times New Roman" w:cs="Times New Roman"/>
        </w:rPr>
        <w:instrText xml:space="preserve"> ADDIN ZOTERO_ITEM CSL_CITATION {"citationID":"F4S9Hje0","properties":{"formattedCitation":"(Morgan, 2023)","plainCitation":"(Morgan, 2023)","noteIndex":0},"citationItems":[{"id":30,"uris":["http://zotero.org/users/local/s7eJa2gb/items/7B5X7777"],"itemData":{"id":30,"type":"article-journal","abstract":"The potential use of artificial intelligence programs such as a ChatGPT to analyze qualitative data raises any number of questions, most notably whether it is possible to produce similar results without the demanding process of manual coding. In addition, there are questions about both the simplicity of using ChatGPT for qualitative data analysis and the potential time savings that it might provide This article addresses these questions by using ChatGPT to reinvestigate two qualitative datasets that were previously analyzed by more traditional methods. In particular, it examines the extent to which the responses from ChatGPT can recreate the themes that were originally chosen to summarize the two previous analyses. The results show that ChatGPT performed reasonably well, but in both cases it was less successful at locating subtle, interpretive themes, and more successful at reproducing concrete, descriptive themes. In doing so, the program was quite easy to use and required very little effort in comparison to approaches that rely on manual coding. It is important to recognize, however, that both coding and approaches based on artificial intelligence are simply tools that must be applied within a larger analytic process. Overall, this exploration suggests that artificial intelligence may well have the power to disrupt the coding of data segments as a dominant paradigm for qualitative data analysis.","container-title":"International Journal of Qualitative Methods","DOI":"10.1177/16094069231211248","ISSN":"1609-4069","note":"publisher: SAGE Publications Inc","page":"16094069231211248","source":"SAGE Journals","title":"Exploring the Use of Artificial Intelligence for Qualitative Data Analysis: The Case of ChatGPT","title-short":"Exploring the Use of Artificial Intelligence for Qualitative Data Analysis","volume":"22","author":[{"family":"Morgan","given":"David L."}],"issued":{"date-parts":[["2023",10,1]]}}}],"schema":"https://github.com/citation-style-language/schema/raw/master/csl-citation.json"} </w:instrText>
      </w:r>
      <w:r w:rsidR="00120A2C">
        <w:rPr>
          <w:rFonts w:ascii="Times New Roman" w:eastAsia="Times New Roman" w:hAnsi="Times New Roman" w:cs="Times New Roman"/>
        </w:rPr>
        <w:fldChar w:fldCharType="separate"/>
      </w:r>
      <w:r w:rsidR="00120A2C">
        <w:rPr>
          <w:rFonts w:ascii="Times New Roman" w:eastAsia="Times New Roman" w:hAnsi="Times New Roman" w:cs="Times New Roman"/>
          <w:noProof/>
        </w:rPr>
        <w:t>(Morgan, 2023)</w:t>
      </w:r>
      <w:r w:rsidR="00120A2C">
        <w:rPr>
          <w:rFonts w:ascii="Times New Roman" w:eastAsia="Times New Roman" w:hAnsi="Times New Roman" w:cs="Times New Roman"/>
        </w:rPr>
        <w:fldChar w:fldCharType="end"/>
      </w:r>
      <w:r w:rsidRPr="39FA99D3">
        <w:rPr>
          <w:rFonts w:ascii="Times New Roman" w:eastAsia="Times New Roman" w:hAnsi="Times New Roman" w:cs="Times New Roman"/>
        </w:rPr>
        <w:t>. Using Python, a versatile programming language to access and analyze social media data through platform APIs, the study processes and analyzes discussions and content on platforms like Reddit and YouTube, enabling efficient extraction of thematic trends and insights. By analyzing discussions and content on platforms like Reddit and YouTube, this study aims to extract valuable insights into contemporary trends, industry concerns, and knowledge-sharing dynamics. These platforms capture a broad spectrum of professional discourse, offering unique perspectives that traditional methods, such as surveys or interviews, may fail to reveal.</w:t>
      </w:r>
    </w:p>
    <w:p w14:paraId="5C6EB5AC" w14:textId="718C39DB" w:rsidR="00DB1722" w:rsidRPr="0065392C" w:rsidRDefault="00DB1722" w:rsidP="39FA99D3">
      <w:pPr>
        <w:spacing w:after="0"/>
        <w:rPr>
          <w:rFonts w:ascii="Times New Roman" w:eastAsia="Times New Roman" w:hAnsi="Times New Roman" w:cs="Times New Roman"/>
        </w:rPr>
      </w:pPr>
    </w:p>
    <w:p w14:paraId="327D3B71" w14:textId="77777777" w:rsidR="0065392C" w:rsidRDefault="0065392C" w:rsidP="39FA99D3">
      <w:pPr>
        <w:spacing w:after="0"/>
        <w:rPr>
          <w:rFonts w:ascii="Times New Roman" w:eastAsia="Times New Roman" w:hAnsi="Times New Roman" w:cs="Times New Roman"/>
          <w:b/>
          <w:bCs/>
        </w:rPr>
      </w:pPr>
      <w:r w:rsidRPr="39FA99D3">
        <w:rPr>
          <w:rFonts w:ascii="Times New Roman" w:eastAsia="Times New Roman" w:hAnsi="Times New Roman" w:cs="Times New Roman"/>
          <w:b/>
          <w:bCs/>
        </w:rPr>
        <w:t>METHOD</w:t>
      </w:r>
    </w:p>
    <w:p w14:paraId="6ED4C4D1" w14:textId="77777777" w:rsidR="00291434" w:rsidRPr="0065392C" w:rsidRDefault="00291434" w:rsidP="39FA99D3">
      <w:pPr>
        <w:spacing w:after="0"/>
        <w:rPr>
          <w:rFonts w:ascii="Times New Roman" w:eastAsia="Times New Roman" w:hAnsi="Times New Roman" w:cs="Times New Roman"/>
          <w:b/>
          <w:bCs/>
        </w:rPr>
      </w:pPr>
      <w:r w:rsidRPr="39FA99D3">
        <w:rPr>
          <w:rFonts w:ascii="Times New Roman" w:eastAsia="Times New Roman" w:hAnsi="Times New Roman" w:cs="Times New Roman"/>
        </w:rPr>
        <w:t>This study employs a comprehensive data collection and analysis framework leveraging Python programming and advanced AI techniques to examine construction-related content from Reddit and YouTube over a six-year span (2019–2025). The methodological process comprises four key stages: data collection, preprocessing, analysis, and visualization.</w:t>
      </w:r>
    </w:p>
    <w:p w14:paraId="5AF52835" w14:textId="77777777" w:rsidR="00AF46EE" w:rsidRDefault="00AF46EE" w:rsidP="39FA99D3">
      <w:pPr>
        <w:spacing w:after="0"/>
        <w:rPr>
          <w:rFonts w:ascii="Times New Roman" w:eastAsia="Times New Roman" w:hAnsi="Times New Roman" w:cs="Times New Roman"/>
          <w:b/>
          <w:bCs/>
        </w:rPr>
      </w:pPr>
    </w:p>
    <w:p w14:paraId="72B731AB" w14:textId="7619E864" w:rsidR="00214DA0" w:rsidRDefault="00C06853" w:rsidP="39FA99D3">
      <w:pPr>
        <w:spacing w:after="0"/>
        <w:rPr>
          <w:rFonts w:ascii="Times New Roman" w:eastAsia="Times New Roman" w:hAnsi="Times New Roman" w:cs="Times New Roman"/>
        </w:rPr>
      </w:pPr>
      <w:r w:rsidRPr="39FA99D3">
        <w:rPr>
          <w:rFonts w:ascii="Times New Roman" w:eastAsia="Times New Roman" w:hAnsi="Times New Roman" w:cs="Times New Roman"/>
          <w:b/>
          <w:bCs/>
        </w:rPr>
        <w:t>Data Collection</w:t>
      </w:r>
      <w:r w:rsidRPr="39FA99D3">
        <w:rPr>
          <w:rFonts w:ascii="Times New Roman" w:eastAsia="Times New Roman" w:hAnsi="Times New Roman" w:cs="Times New Roman"/>
        </w:rPr>
        <w:t xml:space="preserve">: </w:t>
      </w:r>
      <w:r w:rsidR="00214DA0" w:rsidRPr="39FA99D3">
        <w:rPr>
          <w:rFonts w:ascii="Times New Roman" w:eastAsia="Times New Roman" w:hAnsi="Times New Roman" w:cs="Times New Roman"/>
        </w:rPr>
        <w:t xml:space="preserve">The first step is </w:t>
      </w:r>
      <w:r w:rsidR="00291434" w:rsidRPr="39FA99D3">
        <w:rPr>
          <w:rFonts w:ascii="Times New Roman" w:eastAsia="Times New Roman" w:hAnsi="Times New Roman" w:cs="Times New Roman"/>
        </w:rPr>
        <w:t>to capture a representative sample of construction-related discussions and multimedia content.</w:t>
      </w:r>
    </w:p>
    <w:p w14:paraId="57E5179F" w14:textId="77777777" w:rsidR="00214DA0" w:rsidRDefault="00291434" w:rsidP="39FA99D3">
      <w:pPr>
        <w:pStyle w:val="ListParagraph"/>
        <w:numPr>
          <w:ilvl w:val="0"/>
          <w:numId w:val="4"/>
        </w:numPr>
        <w:spacing w:after="0"/>
        <w:rPr>
          <w:rFonts w:ascii="Times New Roman" w:eastAsia="Times New Roman" w:hAnsi="Times New Roman" w:cs="Times New Roman"/>
        </w:rPr>
      </w:pPr>
      <w:r w:rsidRPr="39FA99D3">
        <w:rPr>
          <w:rFonts w:ascii="Times New Roman" w:eastAsia="Times New Roman" w:hAnsi="Times New Roman" w:cs="Times New Roman"/>
        </w:rPr>
        <w:t>Reddit Data: Reddit data from 2019 to 2025 will be gathered using Python and the Reddit API. This includes posts and comments from construction-focused subreddits such as r/Construction. The selection of Reddit is informed by its extensive and dynamic discourse among industry professionals, covering topics such as technical queries, safety practices, and career development. Data collection will focus on metadata such as post content, comment threads, engagement metrics (upvotes, downvotes), and timestamps.</w:t>
      </w:r>
    </w:p>
    <w:p w14:paraId="498248DB" w14:textId="03A98362" w:rsidR="00AF46EE" w:rsidRDefault="00291434" w:rsidP="39FA99D3">
      <w:pPr>
        <w:pStyle w:val="ListParagraph"/>
        <w:numPr>
          <w:ilvl w:val="0"/>
          <w:numId w:val="4"/>
        </w:numPr>
        <w:spacing w:after="0"/>
        <w:rPr>
          <w:rFonts w:ascii="Times New Roman" w:eastAsia="Times New Roman" w:hAnsi="Times New Roman" w:cs="Times New Roman"/>
        </w:rPr>
      </w:pPr>
      <w:r w:rsidRPr="39FA99D3">
        <w:rPr>
          <w:rFonts w:ascii="Times New Roman" w:eastAsia="Times New Roman" w:hAnsi="Times New Roman" w:cs="Times New Roman"/>
        </w:rPr>
        <w:lastRenderedPageBreak/>
        <w:t>YouTube Data: Python-based web scraping techniques will be applied to extract construction-related content on YouTube. Using the keyword "Construction," this study will collect video transcripts, comments, like/dislike ratios, and metadata such as view counts, publication dates, and user interaction patterns. The diversity and depth of YouTube content will enable the examination of visual and textual insights into industry trends and public engagement.</w:t>
      </w:r>
    </w:p>
    <w:p w14:paraId="041A9D59" w14:textId="2EC890C7" w:rsidR="39FA99D3" w:rsidRDefault="39FA99D3" w:rsidP="39FA99D3">
      <w:pPr>
        <w:spacing w:after="0"/>
        <w:rPr>
          <w:rFonts w:ascii="Times New Roman" w:eastAsia="Times New Roman" w:hAnsi="Times New Roman" w:cs="Times New Roman"/>
        </w:rPr>
      </w:pPr>
    </w:p>
    <w:p w14:paraId="5DE62B93" w14:textId="0A14580B" w:rsidR="00291434" w:rsidRDefault="00AF46EE" w:rsidP="39FA99D3">
      <w:pPr>
        <w:spacing w:after="0"/>
        <w:rPr>
          <w:rFonts w:ascii="Times New Roman" w:eastAsia="Times New Roman" w:hAnsi="Times New Roman" w:cs="Times New Roman"/>
        </w:rPr>
      </w:pPr>
      <w:r w:rsidRPr="39FA99D3">
        <w:rPr>
          <w:rFonts w:ascii="Times New Roman" w:eastAsia="Times New Roman" w:hAnsi="Times New Roman" w:cs="Times New Roman"/>
          <w:b/>
          <w:bCs/>
        </w:rPr>
        <w:t>Data Preprocessing</w:t>
      </w:r>
      <w:r w:rsidRPr="39FA99D3">
        <w:rPr>
          <w:rFonts w:ascii="Times New Roman" w:eastAsia="Times New Roman" w:hAnsi="Times New Roman" w:cs="Times New Roman"/>
        </w:rPr>
        <w:t xml:space="preserve">: </w:t>
      </w:r>
      <w:r w:rsidR="00291434" w:rsidRPr="39FA99D3">
        <w:rPr>
          <w:rFonts w:ascii="Times New Roman" w:eastAsia="Times New Roman" w:hAnsi="Times New Roman" w:cs="Times New Roman"/>
        </w:rPr>
        <w:t>To prepare the collected datasets for analysis, preprocessing steps will include data cleaning, normalization, and anonymization. Non-relevant content, duplicate entries, and incomplete records will be filtered out to ensure data integrity. For textual data (e.g., Reddit posts, YouTube transcripts, and comments), natural language processing (NLP) techniques will standardize formatting and remove noise, such as stop words, punctuation, and irrelevant symbols.</w:t>
      </w:r>
    </w:p>
    <w:p w14:paraId="5FF24873" w14:textId="77777777" w:rsidR="00AF46EE" w:rsidRDefault="00AF46EE" w:rsidP="39FA99D3">
      <w:pPr>
        <w:spacing w:after="0"/>
        <w:rPr>
          <w:rFonts w:ascii="Times New Roman" w:eastAsia="Times New Roman" w:hAnsi="Times New Roman" w:cs="Times New Roman"/>
          <w:b/>
          <w:bCs/>
        </w:rPr>
      </w:pPr>
    </w:p>
    <w:p w14:paraId="55C623FB" w14:textId="2631CF81" w:rsidR="00291434" w:rsidRPr="00291434" w:rsidRDefault="00291434" w:rsidP="39FA99D3">
      <w:pPr>
        <w:spacing w:after="0"/>
        <w:rPr>
          <w:rFonts w:ascii="Times New Roman" w:eastAsia="Times New Roman" w:hAnsi="Times New Roman" w:cs="Times New Roman"/>
        </w:rPr>
      </w:pPr>
      <w:r w:rsidRPr="39FA99D3">
        <w:rPr>
          <w:rFonts w:ascii="Times New Roman" w:eastAsia="Times New Roman" w:hAnsi="Times New Roman" w:cs="Times New Roman"/>
          <w:b/>
          <w:bCs/>
        </w:rPr>
        <w:t>Data Analysis</w:t>
      </w:r>
      <w:r w:rsidR="00AF46EE" w:rsidRPr="39FA99D3">
        <w:rPr>
          <w:rFonts w:ascii="Times New Roman" w:eastAsia="Times New Roman" w:hAnsi="Times New Roman" w:cs="Times New Roman"/>
          <w:b/>
          <w:bCs/>
        </w:rPr>
        <w:t xml:space="preserve">: </w:t>
      </w:r>
      <w:r w:rsidRPr="39FA99D3">
        <w:rPr>
          <w:rFonts w:ascii="Times New Roman" w:eastAsia="Times New Roman" w:hAnsi="Times New Roman" w:cs="Times New Roman"/>
        </w:rPr>
        <w:t xml:space="preserve">Analysis will be performed using a combination of custom Python scripts and the </w:t>
      </w:r>
      <w:proofErr w:type="spellStart"/>
      <w:r w:rsidRPr="39FA99D3">
        <w:rPr>
          <w:rFonts w:ascii="Times New Roman" w:eastAsia="Times New Roman" w:hAnsi="Times New Roman" w:cs="Times New Roman"/>
        </w:rPr>
        <w:t>OpenAI</w:t>
      </w:r>
      <w:proofErr w:type="spellEnd"/>
      <w:r w:rsidRPr="39FA99D3">
        <w:rPr>
          <w:rFonts w:ascii="Times New Roman" w:eastAsia="Times New Roman" w:hAnsi="Times New Roman" w:cs="Times New Roman"/>
        </w:rPr>
        <w:t xml:space="preserve"> API for thematic extraction, sentiment analysis, and summarization. The analysis will focus on identifying recurring patterns, themes, and trends across both platforms.</w:t>
      </w:r>
    </w:p>
    <w:p w14:paraId="39D6D26F" w14:textId="77777777" w:rsidR="00291434" w:rsidRPr="00291434" w:rsidRDefault="00291434" w:rsidP="39FA99D3">
      <w:pPr>
        <w:numPr>
          <w:ilvl w:val="0"/>
          <w:numId w:val="5"/>
        </w:numPr>
        <w:spacing w:after="0"/>
        <w:rPr>
          <w:rFonts w:ascii="Times New Roman" w:eastAsia="Times New Roman" w:hAnsi="Times New Roman" w:cs="Times New Roman"/>
        </w:rPr>
      </w:pPr>
      <w:r w:rsidRPr="39FA99D3">
        <w:rPr>
          <w:rFonts w:ascii="Times New Roman" w:eastAsia="Times New Roman" w:hAnsi="Times New Roman" w:cs="Times New Roman"/>
          <w:b/>
          <w:bCs/>
        </w:rPr>
        <w:t>Thematic Analysis</w:t>
      </w:r>
      <w:r w:rsidRPr="39FA99D3">
        <w:rPr>
          <w:rFonts w:ascii="Times New Roman" w:eastAsia="Times New Roman" w:hAnsi="Times New Roman" w:cs="Times New Roman"/>
        </w:rPr>
        <w:t xml:space="preserve">: The </w:t>
      </w:r>
      <w:proofErr w:type="spellStart"/>
      <w:r w:rsidRPr="39FA99D3">
        <w:rPr>
          <w:rFonts w:ascii="Times New Roman" w:eastAsia="Times New Roman" w:hAnsi="Times New Roman" w:cs="Times New Roman"/>
        </w:rPr>
        <w:t>OpenAI</w:t>
      </w:r>
      <w:proofErr w:type="spellEnd"/>
      <w:r w:rsidRPr="39FA99D3">
        <w:rPr>
          <w:rFonts w:ascii="Times New Roman" w:eastAsia="Times New Roman" w:hAnsi="Times New Roman" w:cs="Times New Roman"/>
        </w:rPr>
        <w:t xml:space="preserve"> API will be used to categorize discussions into thematic groups, such as career development, safety, technical problem-solving, and equipment recommendations. Patterns of user engagement will be analyzed to uncover dominant topics and emerging concerns.</w:t>
      </w:r>
    </w:p>
    <w:p w14:paraId="07223CB5" w14:textId="77777777" w:rsidR="00291434" w:rsidRPr="00291434" w:rsidRDefault="00291434" w:rsidP="39FA99D3">
      <w:pPr>
        <w:numPr>
          <w:ilvl w:val="0"/>
          <w:numId w:val="5"/>
        </w:numPr>
        <w:spacing w:after="0"/>
        <w:rPr>
          <w:rFonts w:ascii="Times New Roman" w:eastAsia="Times New Roman" w:hAnsi="Times New Roman" w:cs="Times New Roman"/>
        </w:rPr>
      </w:pPr>
      <w:r w:rsidRPr="39FA99D3">
        <w:rPr>
          <w:rFonts w:ascii="Times New Roman" w:eastAsia="Times New Roman" w:hAnsi="Times New Roman" w:cs="Times New Roman"/>
          <w:b/>
          <w:bCs/>
        </w:rPr>
        <w:t>Sentiment Analysis</w:t>
      </w:r>
      <w:r w:rsidRPr="39FA99D3">
        <w:rPr>
          <w:rFonts w:ascii="Times New Roman" w:eastAsia="Times New Roman" w:hAnsi="Times New Roman" w:cs="Times New Roman"/>
        </w:rPr>
        <w:t>: Sentiment analysis tools will evaluate the emotional tone of discussions, distinguishing between positive, neutral, and negative sentiments. This will provide insights into community attitudes toward various industry challenges and innovations.</w:t>
      </w:r>
    </w:p>
    <w:p w14:paraId="5BDFC20C" w14:textId="77777777" w:rsidR="00AF46EE" w:rsidRDefault="00AF46EE" w:rsidP="39FA99D3">
      <w:pPr>
        <w:spacing w:after="0"/>
        <w:rPr>
          <w:rFonts w:ascii="Times New Roman" w:eastAsia="Times New Roman" w:hAnsi="Times New Roman" w:cs="Times New Roman"/>
          <w:b/>
          <w:bCs/>
        </w:rPr>
      </w:pPr>
    </w:p>
    <w:p w14:paraId="1CAE8BFC" w14:textId="2A1BD3AF" w:rsidR="00291434" w:rsidRDefault="00291434" w:rsidP="39FA99D3">
      <w:pPr>
        <w:spacing w:after="0"/>
        <w:rPr>
          <w:rFonts w:ascii="Times New Roman" w:eastAsia="Times New Roman" w:hAnsi="Times New Roman" w:cs="Times New Roman"/>
        </w:rPr>
      </w:pPr>
      <w:r w:rsidRPr="39FA99D3">
        <w:rPr>
          <w:rFonts w:ascii="Times New Roman" w:eastAsia="Times New Roman" w:hAnsi="Times New Roman" w:cs="Times New Roman"/>
          <w:b/>
          <w:bCs/>
        </w:rPr>
        <w:t>Visualization</w:t>
      </w:r>
      <w:r w:rsidR="00AF46EE" w:rsidRPr="39FA99D3">
        <w:rPr>
          <w:rFonts w:ascii="Times New Roman" w:eastAsia="Times New Roman" w:hAnsi="Times New Roman" w:cs="Times New Roman"/>
          <w:b/>
          <w:bCs/>
        </w:rPr>
        <w:t xml:space="preserve">: </w:t>
      </w:r>
      <w:r w:rsidRPr="39FA99D3">
        <w:rPr>
          <w:rFonts w:ascii="Times New Roman" w:eastAsia="Times New Roman" w:hAnsi="Times New Roman" w:cs="Times New Roman"/>
        </w:rPr>
        <w:t>Finally, the processed and analyzed data will be visualized using Python libraries such as Matplotlib and Seaborn. Visual representations will include thematic distribution charts, sentiment heatmaps, and temporal trends. The visualizations aim to communicate complex data insights effectively, making them accessible for stakeholders in academia and industry.</w:t>
      </w:r>
    </w:p>
    <w:p w14:paraId="0894B58C" w14:textId="4C057A16" w:rsidR="00573E53" w:rsidRDefault="00573E53" w:rsidP="39FA99D3">
      <w:pPr>
        <w:spacing w:after="0"/>
        <w:rPr>
          <w:rFonts w:ascii="Times New Roman" w:eastAsia="Times New Roman" w:hAnsi="Times New Roman" w:cs="Times New Roman"/>
        </w:rPr>
      </w:pPr>
    </w:p>
    <w:p w14:paraId="0929855C" w14:textId="18EDD0AC" w:rsidR="00573E53" w:rsidRDefault="00573E53" w:rsidP="39FA99D3">
      <w:pPr>
        <w:spacing w:after="0"/>
        <w:rPr>
          <w:rFonts w:ascii="Times New Roman" w:eastAsia="Times New Roman" w:hAnsi="Times New Roman" w:cs="Times New Roman"/>
        </w:rPr>
      </w:pPr>
    </w:p>
    <w:p w14:paraId="766B1D70" w14:textId="77777777" w:rsidR="00573E53" w:rsidRDefault="00573E53" w:rsidP="39FA99D3">
      <w:pPr>
        <w:spacing w:after="0"/>
        <w:rPr>
          <w:rFonts w:ascii="Times New Roman" w:eastAsia="Times New Roman" w:hAnsi="Times New Roman" w:cs="Times New Roman"/>
        </w:rPr>
      </w:pPr>
    </w:p>
    <w:p w14:paraId="71A7E9DA" w14:textId="77777777" w:rsidR="00A23B29" w:rsidRDefault="00A23B29" w:rsidP="39FA99D3">
      <w:pPr>
        <w:spacing w:after="0"/>
        <w:rPr>
          <w:rFonts w:ascii="Times New Roman" w:eastAsia="Times New Roman" w:hAnsi="Times New Roman" w:cs="Times New Roman"/>
        </w:rPr>
      </w:pPr>
    </w:p>
    <w:p w14:paraId="4D29A837" w14:textId="01DCF58D" w:rsidR="00A23B29" w:rsidRDefault="00A23B29" w:rsidP="39FA99D3">
      <w:pPr>
        <w:spacing w:after="0"/>
        <w:rPr>
          <w:rFonts w:ascii="Times New Roman" w:eastAsia="Times New Roman" w:hAnsi="Times New Roman" w:cs="Times New Roman"/>
        </w:rPr>
      </w:pPr>
      <w:r>
        <w:rPr>
          <w:noProof/>
        </w:rPr>
        <w:lastRenderedPageBreak/>
        <w:drawing>
          <wp:inline distT="0" distB="0" distL="0" distR="0" wp14:anchorId="14C4DA59" wp14:editId="7846F025">
            <wp:extent cx="5943600" cy="34912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91230"/>
                    </a:xfrm>
                    <a:prstGeom prst="rect">
                      <a:avLst/>
                    </a:prstGeom>
                  </pic:spPr>
                </pic:pic>
              </a:graphicData>
            </a:graphic>
          </wp:inline>
        </w:drawing>
      </w:r>
    </w:p>
    <w:p w14:paraId="0C9526AA" w14:textId="77777777" w:rsidR="00A23B29" w:rsidRDefault="00A23B29" w:rsidP="00A23B29">
      <w:pPr>
        <w:spacing w:after="0"/>
        <w:jc w:val="center"/>
        <w:rPr>
          <w:rFonts w:ascii="Times New Roman" w:eastAsia="Times New Roman" w:hAnsi="Times New Roman" w:cs="Times New Roman"/>
          <w:b/>
          <w:bCs/>
        </w:rPr>
      </w:pPr>
    </w:p>
    <w:p w14:paraId="2DB45959" w14:textId="5477A22B" w:rsidR="00A60C24" w:rsidRDefault="00A60C24" w:rsidP="00A23B29">
      <w:pPr>
        <w:spacing w:after="0"/>
        <w:jc w:val="center"/>
        <w:rPr>
          <w:rFonts w:ascii="Times New Roman" w:eastAsia="Times New Roman" w:hAnsi="Times New Roman" w:cs="Times New Roman"/>
          <w:b/>
          <w:bCs/>
        </w:rPr>
      </w:pPr>
      <w:r w:rsidRPr="4F6C6392">
        <w:rPr>
          <w:rFonts w:ascii="Times New Roman" w:eastAsia="Times New Roman" w:hAnsi="Times New Roman" w:cs="Times New Roman"/>
          <w:b/>
          <w:bCs/>
        </w:rPr>
        <w:t xml:space="preserve">Figure 1. </w:t>
      </w:r>
      <w:r w:rsidR="0EFD2551" w:rsidRPr="4F6C6392">
        <w:rPr>
          <w:rFonts w:ascii="Times New Roman" w:eastAsia="Times New Roman" w:hAnsi="Times New Roman" w:cs="Times New Roman"/>
          <w:b/>
          <w:bCs/>
        </w:rPr>
        <w:t xml:space="preserve">Visual </w:t>
      </w:r>
      <w:r w:rsidRPr="4F6C6392">
        <w:rPr>
          <w:rFonts w:ascii="Times New Roman" w:eastAsia="Times New Roman" w:hAnsi="Times New Roman" w:cs="Times New Roman"/>
          <w:b/>
          <w:bCs/>
        </w:rPr>
        <w:t>Research Method</w:t>
      </w:r>
      <w:r w:rsidR="56651E60" w:rsidRPr="4F6C6392">
        <w:rPr>
          <w:rFonts w:ascii="Times New Roman" w:eastAsia="Times New Roman" w:hAnsi="Times New Roman" w:cs="Times New Roman"/>
          <w:b/>
          <w:bCs/>
        </w:rPr>
        <w:t>s</w:t>
      </w:r>
      <w:r w:rsidR="4ACE1A2C" w:rsidRPr="4F6C6392">
        <w:rPr>
          <w:rFonts w:ascii="Times New Roman" w:eastAsia="Times New Roman" w:hAnsi="Times New Roman" w:cs="Times New Roman"/>
          <w:b/>
          <w:bCs/>
        </w:rPr>
        <w:t xml:space="preserve"> Section</w:t>
      </w:r>
    </w:p>
    <w:p w14:paraId="52D7AEFF" w14:textId="0E35148C" w:rsidR="00AF46EE" w:rsidRPr="00291434" w:rsidRDefault="00AF46EE" w:rsidP="39FA99D3">
      <w:pPr>
        <w:spacing w:after="0"/>
        <w:rPr>
          <w:rFonts w:ascii="Times New Roman" w:eastAsia="Times New Roman" w:hAnsi="Times New Roman" w:cs="Times New Roman"/>
        </w:rPr>
      </w:pPr>
    </w:p>
    <w:p w14:paraId="27055D0E" w14:textId="0D35B89F" w:rsidR="00283BB1" w:rsidRDefault="00AF46EE" w:rsidP="39FA99D3">
      <w:pPr>
        <w:spacing w:after="0"/>
        <w:rPr>
          <w:rFonts w:ascii="Times New Roman" w:eastAsia="Times New Roman" w:hAnsi="Times New Roman" w:cs="Times New Roman"/>
          <w:b/>
          <w:bCs/>
        </w:rPr>
      </w:pPr>
      <w:commentRangeStart w:id="5"/>
      <w:r w:rsidRPr="39FA99D3">
        <w:rPr>
          <w:rFonts w:ascii="Times New Roman" w:eastAsia="Times New Roman" w:hAnsi="Times New Roman" w:cs="Times New Roman"/>
          <w:b/>
          <w:bCs/>
        </w:rPr>
        <w:t>EXPECTED RESULTS</w:t>
      </w:r>
      <w:commentRangeEnd w:id="5"/>
      <w:r w:rsidR="008B46C8">
        <w:rPr>
          <w:rStyle w:val="CommentReference"/>
        </w:rPr>
        <w:commentReference w:id="5"/>
      </w:r>
    </w:p>
    <w:p w14:paraId="0F1E287C" w14:textId="6388BB33" w:rsidR="42AED0C9" w:rsidRDefault="42AED0C9" w:rsidP="42AED0C9">
      <w:pPr>
        <w:spacing w:after="0"/>
        <w:rPr>
          <w:rFonts w:ascii="Times New Roman" w:eastAsia="Times New Roman" w:hAnsi="Times New Roman" w:cs="Times New Roman"/>
        </w:rPr>
      </w:pPr>
    </w:p>
    <w:p w14:paraId="2F51C3CF" w14:textId="5497AE6C" w:rsidR="5D141EC5" w:rsidRDefault="5D141EC5" w:rsidP="39FA99D3">
      <w:pPr>
        <w:spacing w:after="0"/>
        <w:rPr>
          <w:rFonts w:ascii="Times New Roman" w:eastAsia="Times New Roman" w:hAnsi="Times New Roman" w:cs="Times New Roman"/>
        </w:rPr>
      </w:pPr>
      <w:r w:rsidRPr="42AED0C9">
        <w:rPr>
          <w:rFonts w:ascii="Times New Roman" w:eastAsia="Times New Roman" w:hAnsi="Times New Roman" w:cs="Times New Roman"/>
          <w:u w:val="single"/>
        </w:rPr>
        <w:t>Outputs.</w:t>
      </w:r>
      <w:r w:rsidR="03A173DE" w:rsidRPr="42AED0C9">
        <w:rPr>
          <w:rFonts w:ascii="Times New Roman" w:eastAsia="Times New Roman" w:hAnsi="Times New Roman" w:cs="Times New Roman"/>
        </w:rPr>
        <w:t xml:space="preserve"> </w:t>
      </w:r>
      <w:r w:rsidR="03A173DE" w:rsidRPr="42AED0C9">
        <w:rPr>
          <w:rFonts w:ascii="Times New Roman" w:eastAsia="Times New Roman" w:hAnsi="Times New Roman" w:cs="Times New Roman"/>
          <w:b/>
          <w:bCs/>
        </w:rPr>
        <w:t>Research Findings:</w:t>
      </w:r>
      <w:r w:rsidR="5CEB081A" w:rsidRPr="42AED0C9">
        <w:rPr>
          <w:rFonts w:ascii="Times New Roman" w:eastAsia="Times New Roman" w:hAnsi="Times New Roman" w:cs="Times New Roman"/>
          <w:b/>
          <w:bCs/>
        </w:rPr>
        <w:t xml:space="preserve"> </w:t>
      </w:r>
      <w:r w:rsidR="5CEB081A" w:rsidRPr="42AED0C9">
        <w:rPr>
          <w:rFonts w:ascii="Times New Roman" w:eastAsia="Times New Roman" w:hAnsi="Times New Roman" w:cs="Times New Roman"/>
        </w:rPr>
        <w:t>The study is expected to yield significant findings that capture both the current state and future trajectory of the construction industry. Through thematic analysis of social media data, the research will identify recurring topics, including career development, safety concerns, technical problem-solving, and technology adoption. It will provide insights into how professionals engage with these platforms to share knowledge and address common challenges. Additionally, the research will uncover trends in industry priorities and sentiment, revealing how attitudes toward workplace practices and emerging technologies are evolving over time. These findings will contribute valuable context to ongoing discussions about the industry's direction and the role of digital platforms in shaping it.</w:t>
      </w:r>
    </w:p>
    <w:p w14:paraId="4FAAE6BB" w14:textId="585F1DF0" w:rsidR="42AED0C9" w:rsidRDefault="42AED0C9" w:rsidP="42AED0C9">
      <w:pPr>
        <w:spacing w:after="0"/>
        <w:rPr>
          <w:rFonts w:ascii="Times New Roman" w:eastAsia="Times New Roman" w:hAnsi="Times New Roman" w:cs="Times New Roman"/>
        </w:rPr>
      </w:pPr>
    </w:p>
    <w:p w14:paraId="7FAEDA62" w14:textId="0668543E" w:rsidR="5D141EC5" w:rsidRDefault="5D141EC5" w:rsidP="42AED0C9">
      <w:pPr>
        <w:spacing w:after="0"/>
        <w:rPr>
          <w:rFonts w:ascii="Times New Roman" w:eastAsia="Times New Roman" w:hAnsi="Times New Roman" w:cs="Times New Roman"/>
        </w:rPr>
      </w:pPr>
      <w:r w:rsidRPr="42AED0C9">
        <w:rPr>
          <w:rFonts w:ascii="Times New Roman" w:eastAsia="Times New Roman" w:hAnsi="Times New Roman" w:cs="Times New Roman"/>
          <w:u w:val="single"/>
        </w:rPr>
        <w:t>Outcomes.</w:t>
      </w:r>
      <w:r w:rsidR="76AB02CB" w:rsidRPr="42AED0C9">
        <w:rPr>
          <w:rFonts w:ascii="Times New Roman" w:eastAsia="Times New Roman" w:hAnsi="Times New Roman" w:cs="Times New Roman"/>
        </w:rPr>
        <w:t xml:space="preserve"> </w:t>
      </w:r>
      <w:r w:rsidR="76AB02CB" w:rsidRPr="42AED0C9">
        <w:rPr>
          <w:rFonts w:ascii="Times New Roman" w:eastAsia="Times New Roman" w:hAnsi="Times New Roman" w:cs="Times New Roman"/>
          <w:b/>
          <w:bCs/>
        </w:rPr>
        <w:t>Enhanced Understa</w:t>
      </w:r>
      <w:r w:rsidR="17394DB4" w:rsidRPr="42AED0C9">
        <w:rPr>
          <w:rFonts w:ascii="Times New Roman" w:eastAsia="Times New Roman" w:hAnsi="Times New Roman" w:cs="Times New Roman"/>
          <w:b/>
          <w:bCs/>
        </w:rPr>
        <w:t>nding:</w:t>
      </w:r>
      <w:r w:rsidR="11BE4C62" w:rsidRPr="42AED0C9">
        <w:rPr>
          <w:rFonts w:ascii="Times New Roman" w:eastAsia="Times New Roman" w:hAnsi="Times New Roman" w:cs="Times New Roman"/>
          <w:b/>
          <w:bCs/>
        </w:rPr>
        <w:t xml:space="preserve"> </w:t>
      </w:r>
      <w:r w:rsidR="11BE4C62" w:rsidRPr="42AED0C9">
        <w:rPr>
          <w:rFonts w:ascii="Times New Roman" w:eastAsia="Times New Roman" w:hAnsi="Times New Roman" w:cs="Times New Roman"/>
        </w:rPr>
        <w:t xml:space="preserve">This research aims to deepen understanding of the construction industry’s dynamics in several key areas. It will illuminate how professionals leverage social media platforms like Reddit and YouTube for informal education, networking, and problem-solving. The study will also offer a clearer picture of emerging trends, such as the digital transformation of industry practices and the growing emphasis on safety culture. By providing data-driven insights, the research will support stakeholders in making informed decisions regarding workforce planning, safety initiatives, and the adoption of innovative </w:t>
      </w:r>
      <w:r w:rsidR="11BE4C62" w:rsidRPr="42AED0C9">
        <w:rPr>
          <w:rFonts w:ascii="Times New Roman" w:eastAsia="Times New Roman" w:hAnsi="Times New Roman" w:cs="Times New Roman"/>
        </w:rPr>
        <w:lastRenderedPageBreak/>
        <w:t>technologies. Ultimately, it will contribute to a more nuanced understanding of how the industry operates in a digitally connected world.</w:t>
      </w:r>
    </w:p>
    <w:p w14:paraId="38274923" w14:textId="5C8D4CDB" w:rsidR="39FA99D3" w:rsidRDefault="5D141EC5" w:rsidP="42AED0C9">
      <w:pPr>
        <w:spacing w:before="240" w:after="240"/>
        <w:rPr>
          <w:rFonts w:ascii="Times New Roman" w:eastAsia="Times New Roman" w:hAnsi="Times New Roman" w:cs="Times New Roman"/>
        </w:rPr>
      </w:pPr>
      <w:r w:rsidRPr="4F6C6392">
        <w:rPr>
          <w:rFonts w:ascii="Times New Roman" w:eastAsia="Times New Roman" w:hAnsi="Times New Roman" w:cs="Times New Roman"/>
          <w:u w:val="single"/>
        </w:rPr>
        <w:t>Impacts</w:t>
      </w:r>
      <w:r w:rsidR="1F9E11DE" w:rsidRPr="4F6C6392">
        <w:rPr>
          <w:rFonts w:ascii="Times New Roman" w:eastAsia="Times New Roman" w:hAnsi="Times New Roman" w:cs="Times New Roman"/>
          <w:u w:val="single"/>
        </w:rPr>
        <w:t>.</w:t>
      </w:r>
      <w:r w:rsidR="1F9E11DE" w:rsidRPr="4F6C6392">
        <w:rPr>
          <w:rFonts w:ascii="Times New Roman" w:eastAsia="Times New Roman" w:hAnsi="Times New Roman" w:cs="Times New Roman"/>
        </w:rPr>
        <w:t xml:space="preserve"> </w:t>
      </w:r>
      <w:r w:rsidR="6BB0BA35" w:rsidRPr="4F6C6392">
        <w:rPr>
          <w:rFonts w:ascii="Times New Roman" w:eastAsia="Times New Roman" w:hAnsi="Times New Roman" w:cs="Times New Roman"/>
        </w:rPr>
        <w:t>The broader impacts of this research will extend to both academia and industry. By establishing a novel AI-driven methodology for analyzing social media data, the study will advance academic knowledge and set a precedent for future research in construction management. Practical industry applications will include actionable insights to address labor shortages, safety concerns, and skill development, ensuring the findings are relevant to professionals and policymakers alike. The research will also encourage the integration of AI and social media analytics as essential tools for industry analysis and strategic planning. Furthermore, the study’s contributions to training and education will enhance professional development programs, providing valuable resources to improve knowledge dissemination and support the industry’s ongoing evolution.</w:t>
      </w:r>
    </w:p>
    <w:p w14:paraId="63DAF41A" w14:textId="77777777" w:rsidR="00AF46EE" w:rsidRPr="00AF46EE" w:rsidRDefault="00AF46EE" w:rsidP="39FA99D3">
      <w:pPr>
        <w:spacing w:after="0"/>
        <w:rPr>
          <w:rFonts w:ascii="Times New Roman" w:eastAsia="Times New Roman" w:hAnsi="Times New Roman" w:cs="Times New Roman"/>
          <w:b/>
          <w:bCs/>
        </w:rPr>
      </w:pPr>
    </w:p>
    <w:p w14:paraId="442A7B27" w14:textId="77777777" w:rsidR="00CC6533" w:rsidRDefault="00CC6533" w:rsidP="00A26E2F">
      <w:pPr>
        <w:spacing w:after="0"/>
        <w:rPr>
          <w:rFonts w:ascii="Times New Roman" w:eastAsia="Times New Roman" w:hAnsi="Times New Roman" w:cs="Times New Roman"/>
          <w:b/>
          <w:bCs/>
        </w:rPr>
      </w:pPr>
    </w:p>
    <w:p w14:paraId="6025279C" w14:textId="77777777" w:rsidR="00CC6533" w:rsidRDefault="00CC6533" w:rsidP="00A26E2F">
      <w:pPr>
        <w:spacing w:after="0"/>
        <w:rPr>
          <w:rFonts w:ascii="Times New Roman" w:eastAsia="Times New Roman" w:hAnsi="Times New Roman" w:cs="Times New Roman"/>
          <w:b/>
          <w:bCs/>
        </w:rPr>
      </w:pPr>
    </w:p>
    <w:p w14:paraId="5F099FA9" w14:textId="77777777" w:rsidR="00CC6533" w:rsidRDefault="00CC6533" w:rsidP="00A26E2F">
      <w:pPr>
        <w:spacing w:after="0"/>
        <w:rPr>
          <w:rFonts w:ascii="Times New Roman" w:eastAsia="Times New Roman" w:hAnsi="Times New Roman" w:cs="Times New Roman"/>
          <w:b/>
          <w:bCs/>
        </w:rPr>
      </w:pPr>
    </w:p>
    <w:p w14:paraId="7FF4388A" w14:textId="77777777" w:rsidR="00CC6533" w:rsidRDefault="00CC6533" w:rsidP="00A26E2F">
      <w:pPr>
        <w:spacing w:after="0"/>
        <w:rPr>
          <w:rFonts w:ascii="Times New Roman" w:eastAsia="Times New Roman" w:hAnsi="Times New Roman" w:cs="Times New Roman"/>
          <w:b/>
          <w:bCs/>
        </w:rPr>
      </w:pPr>
    </w:p>
    <w:p w14:paraId="004519F5" w14:textId="77777777" w:rsidR="00CC6533" w:rsidRDefault="00CC6533" w:rsidP="00A26E2F">
      <w:pPr>
        <w:spacing w:after="0"/>
        <w:rPr>
          <w:rFonts w:ascii="Times New Roman" w:eastAsia="Times New Roman" w:hAnsi="Times New Roman" w:cs="Times New Roman"/>
          <w:b/>
          <w:bCs/>
        </w:rPr>
      </w:pPr>
    </w:p>
    <w:p w14:paraId="349DEB2D" w14:textId="77777777" w:rsidR="00CC6533" w:rsidRDefault="00CC6533" w:rsidP="00A26E2F">
      <w:pPr>
        <w:spacing w:after="0"/>
        <w:rPr>
          <w:rFonts w:ascii="Times New Roman" w:eastAsia="Times New Roman" w:hAnsi="Times New Roman" w:cs="Times New Roman"/>
          <w:b/>
          <w:bCs/>
        </w:rPr>
      </w:pPr>
    </w:p>
    <w:p w14:paraId="11172DF7" w14:textId="77777777" w:rsidR="00CC6533" w:rsidRDefault="00CC6533" w:rsidP="00A26E2F">
      <w:pPr>
        <w:spacing w:after="0"/>
        <w:rPr>
          <w:rFonts w:ascii="Times New Roman" w:eastAsia="Times New Roman" w:hAnsi="Times New Roman" w:cs="Times New Roman"/>
          <w:b/>
          <w:bCs/>
        </w:rPr>
      </w:pPr>
    </w:p>
    <w:p w14:paraId="7632A483" w14:textId="77777777" w:rsidR="00CC6533" w:rsidRDefault="00CC6533" w:rsidP="00A26E2F">
      <w:pPr>
        <w:spacing w:after="0"/>
        <w:rPr>
          <w:rFonts w:ascii="Times New Roman" w:eastAsia="Times New Roman" w:hAnsi="Times New Roman" w:cs="Times New Roman"/>
          <w:b/>
          <w:bCs/>
        </w:rPr>
      </w:pPr>
    </w:p>
    <w:p w14:paraId="58725922" w14:textId="77777777" w:rsidR="00CC6533" w:rsidRDefault="00CC6533" w:rsidP="00A26E2F">
      <w:pPr>
        <w:spacing w:after="0"/>
        <w:rPr>
          <w:rFonts w:ascii="Times New Roman" w:eastAsia="Times New Roman" w:hAnsi="Times New Roman" w:cs="Times New Roman"/>
          <w:b/>
          <w:bCs/>
        </w:rPr>
      </w:pPr>
    </w:p>
    <w:p w14:paraId="60B9C0AF" w14:textId="77777777" w:rsidR="00CC6533" w:rsidRDefault="00CC6533" w:rsidP="00A26E2F">
      <w:pPr>
        <w:spacing w:after="0"/>
        <w:rPr>
          <w:rFonts w:ascii="Times New Roman" w:eastAsia="Times New Roman" w:hAnsi="Times New Roman" w:cs="Times New Roman"/>
          <w:b/>
          <w:bCs/>
        </w:rPr>
      </w:pPr>
    </w:p>
    <w:p w14:paraId="1CE5D695" w14:textId="77777777" w:rsidR="00CC6533" w:rsidRDefault="00CC6533" w:rsidP="00A26E2F">
      <w:pPr>
        <w:spacing w:after="0"/>
        <w:rPr>
          <w:rFonts w:ascii="Times New Roman" w:eastAsia="Times New Roman" w:hAnsi="Times New Roman" w:cs="Times New Roman"/>
          <w:b/>
          <w:bCs/>
        </w:rPr>
      </w:pPr>
    </w:p>
    <w:p w14:paraId="36BBD60E" w14:textId="77777777" w:rsidR="00CC6533" w:rsidRDefault="00CC6533" w:rsidP="00A26E2F">
      <w:pPr>
        <w:spacing w:after="0"/>
        <w:rPr>
          <w:rFonts w:ascii="Times New Roman" w:eastAsia="Times New Roman" w:hAnsi="Times New Roman" w:cs="Times New Roman"/>
          <w:b/>
          <w:bCs/>
        </w:rPr>
      </w:pPr>
    </w:p>
    <w:p w14:paraId="76067CA8" w14:textId="77777777" w:rsidR="00CC6533" w:rsidRDefault="00CC6533" w:rsidP="00A26E2F">
      <w:pPr>
        <w:spacing w:after="0"/>
        <w:rPr>
          <w:rFonts w:ascii="Times New Roman" w:eastAsia="Times New Roman" w:hAnsi="Times New Roman" w:cs="Times New Roman"/>
          <w:b/>
          <w:bCs/>
        </w:rPr>
      </w:pPr>
    </w:p>
    <w:p w14:paraId="1B486458" w14:textId="77777777" w:rsidR="00CC6533" w:rsidRDefault="00CC6533" w:rsidP="00A26E2F">
      <w:pPr>
        <w:spacing w:after="0"/>
        <w:rPr>
          <w:rFonts w:ascii="Times New Roman" w:eastAsia="Times New Roman" w:hAnsi="Times New Roman" w:cs="Times New Roman"/>
          <w:b/>
          <w:bCs/>
        </w:rPr>
      </w:pPr>
    </w:p>
    <w:p w14:paraId="443569D8" w14:textId="77777777" w:rsidR="00CC6533" w:rsidRDefault="00CC6533" w:rsidP="00A26E2F">
      <w:pPr>
        <w:spacing w:after="0"/>
        <w:rPr>
          <w:rFonts w:ascii="Times New Roman" w:eastAsia="Times New Roman" w:hAnsi="Times New Roman" w:cs="Times New Roman"/>
          <w:b/>
          <w:bCs/>
        </w:rPr>
      </w:pPr>
    </w:p>
    <w:p w14:paraId="06C894AA" w14:textId="77777777" w:rsidR="00CC6533" w:rsidRDefault="00CC6533" w:rsidP="00A26E2F">
      <w:pPr>
        <w:spacing w:after="0"/>
        <w:rPr>
          <w:rFonts w:ascii="Times New Roman" w:eastAsia="Times New Roman" w:hAnsi="Times New Roman" w:cs="Times New Roman"/>
          <w:b/>
          <w:bCs/>
        </w:rPr>
      </w:pPr>
    </w:p>
    <w:p w14:paraId="78315327" w14:textId="77777777" w:rsidR="00CC6533" w:rsidRDefault="00CC6533" w:rsidP="00A26E2F">
      <w:pPr>
        <w:spacing w:after="0"/>
        <w:rPr>
          <w:rFonts w:ascii="Times New Roman" w:eastAsia="Times New Roman" w:hAnsi="Times New Roman" w:cs="Times New Roman"/>
          <w:b/>
          <w:bCs/>
        </w:rPr>
      </w:pPr>
    </w:p>
    <w:p w14:paraId="747A6071" w14:textId="77777777" w:rsidR="00CC6533" w:rsidRDefault="00CC6533" w:rsidP="00A26E2F">
      <w:pPr>
        <w:spacing w:after="0"/>
        <w:rPr>
          <w:rFonts w:ascii="Times New Roman" w:eastAsia="Times New Roman" w:hAnsi="Times New Roman" w:cs="Times New Roman"/>
          <w:b/>
          <w:bCs/>
        </w:rPr>
      </w:pPr>
    </w:p>
    <w:p w14:paraId="549394B4" w14:textId="77777777" w:rsidR="00CC6533" w:rsidRDefault="00CC6533" w:rsidP="00A26E2F">
      <w:pPr>
        <w:spacing w:after="0"/>
        <w:rPr>
          <w:rFonts w:ascii="Times New Roman" w:eastAsia="Times New Roman" w:hAnsi="Times New Roman" w:cs="Times New Roman"/>
          <w:b/>
          <w:bCs/>
        </w:rPr>
      </w:pPr>
    </w:p>
    <w:p w14:paraId="2E15F529" w14:textId="77777777" w:rsidR="00CC6533" w:rsidRDefault="00CC6533" w:rsidP="00A26E2F">
      <w:pPr>
        <w:spacing w:after="0"/>
        <w:rPr>
          <w:rFonts w:ascii="Times New Roman" w:eastAsia="Times New Roman" w:hAnsi="Times New Roman" w:cs="Times New Roman"/>
          <w:b/>
          <w:bCs/>
        </w:rPr>
      </w:pPr>
    </w:p>
    <w:p w14:paraId="72D9015B" w14:textId="77777777" w:rsidR="00CC6533" w:rsidRDefault="00CC6533" w:rsidP="00A26E2F">
      <w:pPr>
        <w:spacing w:after="0"/>
        <w:rPr>
          <w:rFonts w:ascii="Times New Roman" w:eastAsia="Times New Roman" w:hAnsi="Times New Roman" w:cs="Times New Roman"/>
          <w:b/>
          <w:bCs/>
        </w:rPr>
      </w:pPr>
    </w:p>
    <w:p w14:paraId="051E29D1" w14:textId="77777777" w:rsidR="00CC6533" w:rsidRDefault="00CC6533" w:rsidP="00A26E2F">
      <w:pPr>
        <w:spacing w:after="0"/>
        <w:rPr>
          <w:rFonts w:ascii="Times New Roman" w:eastAsia="Times New Roman" w:hAnsi="Times New Roman" w:cs="Times New Roman"/>
          <w:b/>
          <w:bCs/>
        </w:rPr>
      </w:pPr>
    </w:p>
    <w:p w14:paraId="645AD11D" w14:textId="77777777" w:rsidR="00CC6533" w:rsidRDefault="00CC6533" w:rsidP="00A26E2F">
      <w:pPr>
        <w:spacing w:after="0"/>
        <w:rPr>
          <w:rFonts w:ascii="Times New Roman" w:eastAsia="Times New Roman" w:hAnsi="Times New Roman" w:cs="Times New Roman"/>
          <w:b/>
          <w:bCs/>
        </w:rPr>
      </w:pPr>
    </w:p>
    <w:p w14:paraId="44B7B3AB" w14:textId="77777777" w:rsidR="00CC6533" w:rsidRDefault="00CC6533" w:rsidP="00A26E2F">
      <w:pPr>
        <w:spacing w:after="0"/>
        <w:rPr>
          <w:rFonts w:ascii="Times New Roman" w:eastAsia="Times New Roman" w:hAnsi="Times New Roman" w:cs="Times New Roman"/>
          <w:b/>
          <w:bCs/>
        </w:rPr>
      </w:pPr>
    </w:p>
    <w:p w14:paraId="4D2B3E8F" w14:textId="77777777" w:rsidR="00CC6533" w:rsidRDefault="00CC6533" w:rsidP="00A26E2F">
      <w:pPr>
        <w:spacing w:after="0"/>
        <w:rPr>
          <w:rFonts w:ascii="Times New Roman" w:eastAsia="Times New Roman" w:hAnsi="Times New Roman" w:cs="Times New Roman"/>
          <w:b/>
          <w:bCs/>
        </w:rPr>
      </w:pPr>
    </w:p>
    <w:p w14:paraId="109AE730" w14:textId="77777777" w:rsidR="00573E53" w:rsidRDefault="00573E53" w:rsidP="39FA99D3">
      <w:pPr>
        <w:spacing w:after="0"/>
        <w:rPr>
          <w:rFonts w:ascii="Times New Roman" w:eastAsia="Times New Roman" w:hAnsi="Times New Roman" w:cs="Times New Roman"/>
          <w:b/>
          <w:bCs/>
        </w:rPr>
        <w:sectPr w:rsidR="00573E53">
          <w:pgSz w:w="12240" w:h="15840"/>
          <w:pgMar w:top="1440" w:right="1440" w:bottom="1440" w:left="1440" w:header="720" w:footer="720" w:gutter="0"/>
          <w:cols w:space="720"/>
          <w:docGrid w:linePitch="360"/>
        </w:sectPr>
      </w:pPr>
    </w:p>
    <w:tbl>
      <w:tblPr>
        <w:tblStyle w:val="TableGrid"/>
        <w:tblpPr w:leftFromText="180" w:rightFromText="180" w:horzAnchor="margin" w:tblpY="615"/>
        <w:tblW w:w="0" w:type="auto"/>
        <w:tblLook w:val="04A0" w:firstRow="1" w:lastRow="0" w:firstColumn="1" w:lastColumn="0" w:noHBand="0" w:noVBand="1"/>
      </w:tblPr>
      <w:tblGrid>
        <w:gridCol w:w="2328"/>
        <w:gridCol w:w="602"/>
        <w:gridCol w:w="723"/>
        <w:gridCol w:w="723"/>
        <w:gridCol w:w="724"/>
        <w:gridCol w:w="604"/>
        <w:gridCol w:w="724"/>
        <w:gridCol w:w="724"/>
        <w:gridCol w:w="724"/>
        <w:gridCol w:w="608"/>
        <w:gridCol w:w="643"/>
        <w:gridCol w:w="643"/>
        <w:gridCol w:w="643"/>
        <w:gridCol w:w="643"/>
        <w:gridCol w:w="608"/>
        <w:gridCol w:w="643"/>
        <w:gridCol w:w="643"/>
      </w:tblGrid>
      <w:tr w:rsidR="00413654" w:rsidRPr="00573E53" w14:paraId="0C385856" w14:textId="70E3255A" w:rsidTr="00CC6533">
        <w:tc>
          <w:tcPr>
            <w:tcW w:w="2328" w:type="dxa"/>
          </w:tcPr>
          <w:p w14:paraId="7C0232B1" w14:textId="52305812" w:rsidR="00CC6533" w:rsidRPr="00573E53" w:rsidRDefault="00CC6533" w:rsidP="00CC6533">
            <w:pPr>
              <w:rPr>
                <w:rFonts w:ascii="Times New Roman" w:eastAsia="Times New Roman" w:hAnsi="Times New Roman" w:cs="Times New Roman"/>
              </w:rPr>
            </w:pPr>
          </w:p>
        </w:tc>
        <w:tc>
          <w:tcPr>
            <w:tcW w:w="602" w:type="dxa"/>
          </w:tcPr>
          <w:p w14:paraId="7B5FA842" w14:textId="151D6267" w:rsidR="00413654" w:rsidRPr="00573E53" w:rsidRDefault="00413654" w:rsidP="00CC6533">
            <w:pPr>
              <w:rPr>
                <w:rFonts w:ascii="Times New Roman" w:eastAsia="Times New Roman" w:hAnsi="Times New Roman" w:cs="Times New Roman"/>
              </w:rPr>
            </w:pPr>
            <w:r w:rsidRPr="00573E53">
              <w:rPr>
                <w:rFonts w:ascii="Times New Roman" w:eastAsia="Times New Roman" w:hAnsi="Times New Roman" w:cs="Times New Roman"/>
              </w:rPr>
              <w:t>1/6</w:t>
            </w:r>
          </w:p>
        </w:tc>
        <w:tc>
          <w:tcPr>
            <w:tcW w:w="723" w:type="dxa"/>
          </w:tcPr>
          <w:p w14:paraId="1FC6E4D7" w14:textId="17497AF8" w:rsidR="00413654" w:rsidRPr="00573E53" w:rsidRDefault="00413654" w:rsidP="00CC6533">
            <w:pPr>
              <w:rPr>
                <w:rFonts w:ascii="Times New Roman" w:eastAsia="Times New Roman" w:hAnsi="Times New Roman" w:cs="Times New Roman"/>
              </w:rPr>
            </w:pPr>
            <w:r w:rsidRPr="00573E53">
              <w:rPr>
                <w:rFonts w:ascii="Times New Roman" w:eastAsia="Times New Roman" w:hAnsi="Times New Roman" w:cs="Times New Roman"/>
              </w:rPr>
              <w:t>1/13</w:t>
            </w:r>
          </w:p>
        </w:tc>
        <w:tc>
          <w:tcPr>
            <w:tcW w:w="723" w:type="dxa"/>
          </w:tcPr>
          <w:p w14:paraId="2C45BF22" w14:textId="4B52AEBF" w:rsidR="00413654" w:rsidRPr="00573E53" w:rsidRDefault="00413654" w:rsidP="00CC6533">
            <w:pPr>
              <w:rPr>
                <w:rFonts w:ascii="Times New Roman" w:eastAsia="Times New Roman" w:hAnsi="Times New Roman" w:cs="Times New Roman"/>
              </w:rPr>
            </w:pPr>
            <w:r>
              <w:rPr>
                <w:rFonts w:ascii="Times New Roman" w:eastAsia="Times New Roman" w:hAnsi="Times New Roman" w:cs="Times New Roman"/>
              </w:rPr>
              <w:t>1/20</w:t>
            </w:r>
          </w:p>
        </w:tc>
        <w:tc>
          <w:tcPr>
            <w:tcW w:w="724" w:type="dxa"/>
          </w:tcPr>
          <w:p w14:paraId="0AC24995" w14:textId="0BFC7344" w:rsidR="00413654" w:rsidRPr="00573E53" w:rsidRDefault="00413654" w:rsidP="00CC6533">
            <w:pPr>
              <w:rPr>
                <w:rFonts w:ascii="Times New Roman" w:eastAsia="Times New Roman" w:hAnsi="Times New Roman" w:cs="Times New Roman"/>
              </w:rPr>
            </w:pPr>
            <w:r>
              <w:rPr>
                <w:rFonts w:ascii="Times New Roman" w:eastAsia="Times New Roman" w:hAnsi="Times New Roman" w:cs="Times New Roman"/>
              </w:rPr>
              <w:t>1/27</w:t>
            </w:r>
          </w:p>
        </w:tc>
        <w:tc>
          <w:tcPr>
            <w:tcW w:w="604" w:type="dxa"/>
          </w:tcPr>
          <w:p w14:paraId="5A8D7E84" w14:textId="3E75D6D7" w:rsidR="00413654" w:rsidRPr="00573E53" w:rsidRDefault="00413654" w:rsidP="00CC6533">
            <w:pPr>
              <w:rPr>
                <w:rFonts w:ascii="Times New Roman" w:eastAsia="Times New Roman" w:hAnsi="Times New Roman" w:cs="Times New Roman"/>
              </w:rPr>
            </w:pPr>
            <w:r>
              <w:rPr>
                <w:rFonts w:ascii="Times New Roman" w:eastAsia="Times New Roman" w:hAnsi="Times New Roman" w:cs="Times New Roman"/>
              </w:rPr>
              <w:t>2/3</w:t>
            </w:r>
          </w:p>
        </w:tc>
        <w:tc>
          <w:tcPr>
            <w:tcW w:w="724" w:type="dxa"/>
          </w:tcPr>
          <w:p w14:paraId="013B804C" w14:textId="573EBAEC" w:rsidR="00413654" w:rsidRPr="00573E53" w:rsidRDefault="00413654" w:rsidP="00CC6533">
            <w:pPr>
              <w:rPr>
                <w:rFonts w:ascii="Times New Roman" w:eastAsia="Times New Roman" w:hAnsi="Times New Roman" w:cs="Times New Roman"/>
              </w:rPr>
            </w:pPr>
            <w:r>
              <w:rPr>
                <w:rFonts w:ascii="Times New Roman" w:eastAsia="Times New Roman" w:hAnsi="Times New Roman" w:cs="Times New Roman"/>
              </w:rPr>
              <w:t>2/10</w:t>
            </w:r>
          </w:p>
        </w:tc>
        <w:tc>
          <w:tcPr>
            <w:tcW w:w="724" w:type="dxa"/>
          </w:tcPr>
          <w:p w14:paraId="62B59E20" w14:textId="302C94B2" w:rsidR="00413654" w:rsidRPr="00573E53" w:rsidRDefault="00413654" w:rsidP="00CC6533">
            <w:pPr>
              <w:rPr>
                <w:rFonts w:ascii="Times New Roman" w:eastAsia="Times New Roman" w:hAnsi="Times New Roman" w:cs="Times New Roman"/>
              </w:rPr>
            </w:pPr>
            <w:r>
              <w:rPr>
                <w:rFonts w:ascii="Times New Roman" w:eastAsia="Times New Roman" w:hAnsi="Times New Roman" w:cs="Times New Roman"/>
              </w:rPr>
              <w:t>2/17</w:t>
            </w:r>
          </w:p>
        </w:tc>
        <w:tc>
          <w:tcPr>
            <w:tcW w:w="724" w:type="dxa"/>
          </w:tcPr>
          <w:p w14:paraId="6C802C82" w14:textId="035852DA" w:rsidR="00413654" w:rsidRPr="00573E53" w:rsidRDefault="00413654" w:rsidP="00CC6533">
            <w:pPr>
              <w:rPr>
                <w:rFonts w:ascii="Times New Roman" w:eastAsia="Times New Roman" w:hAnsi="Times New Roman" w:cs="Times New Roman"/>
              </w:rPr>
            </w:pPr>
            <w:r>
              <w:rPr>
                <w:rFonts w:ascii="Times New Roman" w:eastAsia="Times New Roman" w:hAnsi="Times New Roman" w:cs="Times New Roman"/>
              </w:rPr>
              <w:t>2/24</w:t>
            </w:r>
          </w:p>
        </w:tc>
        <w:tc>
          <w:tcPr>
            <w:tcW w:w="608" w:type="dxa"/>
          </w:tcPr>
          <w:p w14:paraId="5315336E" w14:textId="7C724FA5"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3/3</w:t>
            </w:r>
          </w:p>
        </w:tc>
        <w:tc>
          <w:tcPr>
            <w:tcW w:w="643" w:type="dxa"/>
          </w:tcPr>
          <w:p w14:paraId="5B6E48EC" w14:textId="2C8623DC"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3/10</w:t>
            </w:r>
          </w:p>
        </w:tc>
        <w:tc>
          <w:tcPr>
            <w:tcW w:w="643" w:type="dxa"/>
          </w:tcPr>
          <w:p w14:paraId="15A011BF" w14:textId="752C78E6"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3/17</w:t>
            </w:r>
          </w:p>
        </w:tc>
        <w:tc>
          <w:tcPr>
            <w:tcW w:w="643" w:type="dxa"/>
          </w:tcPr>
          <w:p w14:paraId="27915857" w14:textId="4EBCFE43"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3/24</w:t>
            </w:r>
          </w:p>
        </w:tc>
        <w:tc>
          <w:tcPr>
            <w:tcW w:w="643" w:type="dxa"/>
          </w:tcPr>
          <w:p w14:paraId="0286C361" w14:textId="02660DE5"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3/31</w:t>
            </w:r>
          </w:p>
        </w:tc>
        <w:tc>
          <w:tcPr>
            <w:tcW w:w="608" w:type="dxa"/>
          </w:tcPr>
          <w:p w14:paraId="57FAFFF9" w14:textId="36676665"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4/7</w:t>
            </w:r>
          </w:p>
        </w:tc>
        <w:tc>
          <w:tcPr>
            <w:tcW w:w="643" w:type="dxa"/>
          </w:tcPr>
          <w:p w14:paraId="5CDF32B0" w14:textId="3A6093E3"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4/14</w:t>
            </w:r>
          </w:p>
        </w:tc>
        <w:tc>
          <w:tcPr>
            <w:tcW w:w="643" w:type="dxa"/>
          </w:tcPr>
          <w:p w14:paraId="551CD911" w14:textId="4DD11E74"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4/21</w:t>
            </w:r>
          </w:p>
        </w:tc>
      </w:tr>
      <w:tr w:rsidR="00413654" w:rsidRPr="00573E53" w14:paraId="6685B12A" w14:textId="4EC04641" w:rsidTr="00CC6533">
        <w:tc>
          <w:tcPr>
            <w:tcW w:w="2328" w:type="dxa"/>
          </w:tcPr>
          <w:p w14:paraId="68A19E4D" w14:textId="583FC45B" w:rsidR="00413654" w:rsidRPr="00573E53" w:rsidRDefault="00413654" w:rsidP="00CC6533">
            <w:pPr>
              <w:rPr>
                <w:rFonts w:ascii="Times New Roman" w:eastAsia="Times New Roman" w:hAnsi="Times New Roman" w:cs="Times New Roman"/>
              </w:rPr>
            </w:pPr>
            <w:r w:rsidRPr="00573E53">
              <w:rPr>
                <w:rFonts w:ascii="Times New Roman" w:eastAsia="Times New Roman" w:hAnsi="Times New Roman" w:cs="Times New Roman"/>
              </w:rPr>
              <w:t>Prepare Research Proposal</w:t>
            </w:r>
          </w:p>
        </w:tc>
        <w:tc>
          <w:tcPr>
            <w:tcW w:w="602" w:type="dxa"/>
          </w:tcPr>
          <w:p w14:paraId="1B42DF9E" w14:textId="3B852FAC" w:rsidR="00413654" w:rsidRPr="006008A2" w:rsidRDefault="006008A2" w:rsidP="00CC6533">
            <w:pPr>
              <w:rPr>
                <w:rFonts w:ascii="Times New Roman" w:eastAsia="Times New Roman" w:hAnsi="Times New Roman" w:cs="Times New Roman"/>
              </w:rPr>
            </w:pPr>
            <w:r w:rsidRPr="006008A2">
              <w:rPr>
                <w:rFonts w:ascii="Times New Roman" w:eastAsia="Times New Roman" w:hAnsi="Times New Roman" w:cs="Times New Roman"/>
              </w:rPr>
              <w:t>X</w:t>
            </w:r>
          </w:p>
        </w:tc>
        <w:tc>
          <w:tcPr>
            <w:tcW w:w="723" w:type="dxa"/>
          </w:tcPr>
          <w:p w14:paraId="6F897C99" w14:textId="28BECAD0"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723" w:type="dxa"/>
          </w:tcPr>
          <w:p w14:paraId="087DEF5F" w14:textId="77777777" w:rsidR="00413654" w:rsidRPr="00573E53" w:rsidRDefault="00413654" w:rsidP="00CC6533">
            <w:pPr>
              <w:rPr>
                <w:rFonts w:ascii="Times New Roman" w:eastAsia="Times New Roman" w:hAnsi="Times New Roman" w:cs="Times New Roman"/>
              </w:rPr>
            </w:pPr>
          </w:p>
        </w:tc>
        <w:tc>
          <w:tcPr>
            <w:tcW w:w="724" w:type="dxa"/>
          </w:tcPr>
          <w:p w14:paraId="6254D7AA" w14:textId="77777777" w:rsidR="00413654" w:rsidRPr="00573E53" w:rsidRDefault="00413654" w:rsidP="00CC6533">
            <w:pPr>
              <w:rPr>
                <w:rFonts w:ascii="Times New Roman" w:eastAsia="Times New Roman" w:hAnsi="Times New Roman" w:cs="Times New Roman"/>
              </w:rPr>
            </w:pPr>
          </w:p>
        </w:tc>
        <w:tc>
          <w:tcPr>
            <w:tcW w:w="604" w:type="dxa"/>
          </w:tcPr>
          <w:p w14:paraId="6BE291E3" w14:textId="77777777" w:rsidR="00413654" w:rsidRPr="00573E53" w:rsidRDefault="00413654" w:rsidP="00CC6533">
            <w:pPr>
              <w:rPr>
                <w:rFonts w:ascii="Times New Roman" w:eastAsia="Times New Roman" w:hAnsi="Times New Roman" w:cs="Times New Roman"/>
              </w:rPr>
            </w:pPr>
          </w:p>
        </w:tc>
        <w:tc>
          <w:tcPr>
            <w:tcW w:w="724" w:type="dxa"/>
          </w:tcPr>
          <w:p w14:paraId="6E039857" w14:textId="77777777" w:rsidR="00413654" w:rsidRPr="00573E53" w:rsidRDefault="00413654" w:rsidP="00CC6533">
            <w:pPr>
              <w:rPr>
                <w:rFonts w:ascii="Times New Roman" w:eastAsia="Times New Roman" w:hAnsi="Times New Roman" w:cs="Times New Roman"/>
              </w:rPr>
            </w:pPr>
          </w:p>
        </w:tc>
        <w:tc>
          <w:tcPr>
            <w:tcW w:w="724" w:type="dxa"/>
          </w:tcPr>
          <w:p w14:paraId="1AF82A95" w14:textId="77777777" w:rsidR="00413654" w:rsidRPr="00573E53" w:rsidRDefault="00413654" w:rsidP="00CC6533">
            <w:pPr>
              <w:rPr>
                <w:rFonts w:ascii="Times New Roman" w:eastAsia="Times New Roman" w:hAnsi="Times New Roman" w:cs="Times New Roman"/>
              </w:rPr>
            </w:pPr>
          </w:p>
        </w:tc>
        <w:tc>
          <w:tcPr>
            <w:tcW w:w="724" w:type="dxa"/>
          </w:tcPr>
          <w:p w14:paraId="3D865C0A" w14:textId="77777777" w:rsidR="00413654" w:rsidRPr="00573E53" w:rsidRDefault="00413654" w:rsidP="00CC6533">
            <w:pPr>
              <w:rPr>
                <w:rFonts w:ascii="Times New Roman" w:eastAsia="Times New Roman" w:hAnsi="Times New Roman" w:cs="Times New Roman"/>
              </w:rPr>
            </w:pPr>
          </w:p>
        </w:tc>
        <w:tc>
          <w:tcPr>
            <w:tcW w:w="608" w:type="dxa"/>
          </w:tcPr>
          <w:p w14:paraId="408F2132" w14:textId="77777777" w:rsidR="00413654" w:rsidRPr="00573E53" w:rsidRDefault="00413654" w:rsidP="00CC6533">
            <w:pPr>
              <w:rPr>
                <w:rFonts w:ascii="Times New Roman" w:eastAsia="Times New Roman" w:hAnsi="Times New Roman" w:cs="Times New Roman"/>
              </w:rPr>
            </w:pPr>
          </w:p>
        </w:tc>
        <w:tc>
          <w:tcPr>
            <w:tcW w:w="643" w:type="dxa"/>
          </w:tcPr>
          <w:p w14:paraId="1512E817" w14:textId="77777777" w:rsidR="00413654" w:rsidRPr="00573E53" w:rsidRDefault="00413654" w:rsidP="00CC6533">
            <w:pPr>
              <w:rPr>
                <w:rFonts w:ascii="Times New Roman" w:eastAsia="Times New Roman" w:hAnsi="Times New Roman" w:cs="Times New Roman"/>
              </w:rPr>
            </w:pPr>
          </w:p>
        </w:tc>
        <w:tc>
          <w:tcPr>
            <w:tcW w:w="643" w:type="dxa"/>
          </w:tcPr>
          <w:p w14:paraId="74519387" w14:textId="77777777" w:rsidR="00413654" w:rsidRPr="00573E53" w:rsidRDefault="00413654" w:rsidP="00CC6533">
            <w:pPr>
              <w:rPr>
                <w:rFonts w:ascii="Times New Roman" w:eastAsia="Times New Roman" w:hAnsi="Times New Roman" w:cs="Times New Roman"/>
              </w:rPr>
            </w:pPr>
          </w:p>
        </w:tc>
        <w:tc>
          <w:tcPr>
            <w:tcW w:w="643" w:type="dxa"/>
          </w:tcPr>
          <w:p w14:paraId="4FE651C3" w14:textId="77777777" w:rsidR="00413654" w:rsidRPr="00573E53" w:rsidRDefault="00413654" w:rsidP="00CC6533">
            <w:pPr>
              <w:rPr>
                <w:rFonts w:ascii="Times New Roman" w:eastAsia="Times New Roman" w:hAnsi="Times New Roman" w:cs="Times New Roman"/>
              </w:rPr>
            </w:pPr>
          </w:p>
        </w:tc>
        <w:tc>
          <w:tcPr>
            <w:tcW w:w="643" w:type="dxa"/>
          </w:tcPr>
          <w:p w14:paraId="76D4D87A" w14:textId="77777777" w:rsidR="00413654" w:rsidRPr="00573E53" w:rsidRDefault="00413654" w:rsidP="00CC6533">
            <w:pPr>
              <w:rPr>
                <w:rFonts w:ascii="Times New Roman" w:eastAsia="Times New Roman" w:hAnsi="Times New Roman" w:cs="Times New Roman"/>
              </w:rPr>
            </w:pPr>
          </w:p>
        </w:tc>
        <w:tc>
          <w:tcPr>
            <w:tcW w:w="608" w:type="dxa"/>
          </w:tcPr>
          <w:p w14:paraId="16047EB1" w14:textId="77777777" w:rsidR="00413654" w:rsidRPr="00573E53" w:rsidRDefault="00413654" w:rsidP="00CC6533">
            <w:pPr>
              <w:rPr>
                <w:rFonts w:ascii="Times New Roman" w:eastAsia="Times New Roman" w:hAnsi="Times New Roman" w:cs="Times New Roman"/>
              </w:rPr>
            </w:pPr>
          </w:p>
        </w:tc>
        <w:tc>
          <w:tcPr>
            <w:tcW w:w="643" w:type="dxa"/>
          </w:tcPr>
          <w:p w14:paraId="4FBD3049" w14:textId="77777777" w:rsidR="00413654" w:rsidRPr="00573E53" w:rsidRDefault="00413654" w:rsidP="00CC6533">
            <w:pPr>
              <w:rPr>
                <w:rFonts w:ascii="Times New Roman" w:eastAsia="Times New Roman" w:hAnsi="Times New Roman" w:cs="Times New Roman"/>
              </w:rPr>
            </w:pPr>
          </w:p>
        </w:tc>
        <w:tc>
          <w:tcPr>
            <w:tcW w:w="643" w:type="dxa"/>
          </w:tcPr>
          <w:p w14:paraId="415406BA" w14:textId="77777777" w:rsidR="00413654" w:rsidRPr="00573E53" w:rsidRDefault="00413654" w:rsidP="00CC6533">
            <w:pPr>
              <w:rPr>
                <w:rFonts w:ascii="Times New Roman" w:eastAsia="Times New Roman" w:hAnsi="Times New Roman" w:cs="Times New Roman"/>
              </w:rPr>
            </w:pPr>
          </w:p>
        </w:tc>
      </w:tr>
      <w:tr w:rsidR="00413654" w:rsidRPr="00573E53" w14:paraId="236FEBCE" w14:textId="4F92E29D" w:rsidTr="00CC6533">
        <w:tc>
          <w:tcPr>
            <w:tcW w:w="2328" w:type="dxa"/>
          </w:tcPr>
          <w:p w14:paraId="31EA87AD" w14:textId="75B18E02" w:rsidR="00413654" w:rsidRPr="00573E53" w:rsidRDefault="00413654" w:rsidP="00CC6533">
            <w:pPr>
              <w:rPr>
                <w:rFonts w:ascii="Times New Roman" w:eastAsia="Times New Roman" w:hAnsi="Times New Roman" w:cs="Times New Roman"/>
              </w:rPr>
            </w:pPr>
            <w:r>
              <w:rPr>
                <w:rFonts w:ascii="Times New Roman" w:eastAsia="Times New Roman" w:hAnsi="Times New Roman" w:cs="Times New Roman"/>
              </w:rPr>
              <w:t>Finalize Research Proposal</w:t>
            </w:r>
          </w:p>
        </w:tc>
        <w:tc>
          <w:tcPr>
            <w:tcW w:w="602" w:type="dxa"/>
          </w:tcPr>
          <w:p w14:paraId="0D63D583" w14:textId="77777777" w:rsidR="00413654" w:rsidRPr="00573E53" w:rsidRDefault="00413654" w:rsidP="00CC6533">
            <w:pPr>
              <w:rPr>
                <w:rFonts w:ascii="Times New Roman" w:eastAsia="Times New Roman" w:hAnsi="Times New Roman" w:cs="Times New Roman"/>
              </w:rPr>
            </w:pPr>
          </w:p>
        </w:tc>
        <w:tc>
          <w:tcPr>
            <w:tcW w:w="723" w:type="dxa"/>
          </w:tcPr>
          <w:p w14:paraId="4A02B803" w14:textId="77777777" w:rsidR="00413654" w:rsidRPr="00573E53" w:rsidRDefault="00413654" w:rsidP="00CC6533">
            <w:pPr>
              <w:rPr>
                <w:rFonts w:ascii="Times New Roman" w:eastAsia="Times New Roman" w:hAnsi="Times New Roman" w:cs="Times New Roman"/>
              </w:rPr>
            </w:pPr>
          </w:p>
        </w:tc>
        <w:tc>
          <w:tcPr>
            <w:tcW w:w="723" w:type="dxa"/>
          </w:tcPr>
          <w:p w14:paraId="655A387C" w14:textId="7F82B066"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724" w:type="dxa"/>
          </w:tcPr>
          <w:p w14:paraId="5135CE61" w14:textId="0F0A7E62"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04" w:type="dxa"/>
          </w:tcPr>
          <w:p w14:paraId="183B3735" w14:textId="77777777" w:rsidR="00413654" w:rsidRPr="00573E53" w:rsidRDefault="00413654" w:rsidP="00CC6533">
            <w:pPr>
              <w:rPr>
                <w:rFonts w:ascii="Times New Roman" w:eastAsia="Times New Roman" w:hAnsi="Times New Roman" w:cs="Times New Roman"/>
              </w:rPr>
            </w:pPr>
          </w:p>
        </w:tc>
        <w:tc>
          <w:tcPr>
            <w:tcW w:w="724" w:type="dxa"/>
          </w:tcPr>
          <w:p w14:paraId="32C1A92C" w14:textId="77777777" w:rsidR="00413654" w:rsidRPr="00573E53" w:rsidRDefault="00413654" w:rsidP="00CC6533">
            <w:pPr>
              <w:rPr>
                <w:rFonts w:ascii="Times New Roman" w:eastAsia="Times New Roman" w:hAnsi="Times New Roman" w:cs="Times New Roman"/>
              </w:rPr>
            </w:pPr>
          </w:p>
        </w:tc>
        <w:tc>
          <w:tcPr>
            <w:tcW w:w="724" w:type="dxa"/>
          </w:tcPr>
          <w:p w14:paraId="4A83CA4F" w14:textId="77777777" w:rsidR="00413654" w:rsidRPr="00573E53" w:rsidRDefault="00413654" w:rsidP="00CC6533">
            <w:pPr>
              <w:rPr>
                <w:rFonts w:ascii="Times New Roman" w:eastAsia="Times New Roman" w:hAnsi="Times New Roman" w:cs="Times New Roman"/>
              </w:rPr>
            </w:pPr>
          </w:p>
        </w:tc>
        <w:tc>
          <w:tcPr>
            <w:tcW w:w="724" w:type="dxa"/>
          </w:tcPr>
          <w:p w14:paraId="3CF523EC" w14:textId="77777777" w:rsidR="00413654" w:rsidRPr="00573E53" w:rsidRDefault="00413654" w:rsidP="00CC6533">
            <w:pPr>
              <w:rPr>
                <w:rFonts w:ascii="Times New Roman" w:eastAsia="Times New Roman" w:hAnsi="Times New Roman" w:cs="Times New Roman"/>
              </w:rPr>
            </w:pPr>
          </w:p>
        </w:tc>
        <w:tc>
          <w:tcPr>
            <w:tcW w:w="608" w:type="dxa"/>
          </w:tcPr>
          <w:p w14:paraId="6EDD7473" w14:textId="77777777" w:rsidR="00413654" w:rsidRPr="00573E53" w:rsidRDefault="00413654" w:rsidP="00CC6533">
            <w:pPr>
              <w:rPr>
                <w:rFonts w:ascii="Times New Roman" w:eastAsia="Times New Roman" w:hAnsi="Times New Roman" w:cs="Times New Roman"/>
              </w:rPr>
            </w:pPr>
          </w:p>
        </w:tc>
        <w:tc>
          <w:tcPr>
            <w:tcW w:w="643" w:type="dxa"/>
          </w:tcPr>
          <w:p w14:paraId="6D88E2FB" w14:textId="77777777" w:rsidR="00413654" w:rsidRPr="00573E53" w:rsidRDefault="00413654" w:rsidP="00CC6533">
            <w:pPr>
              <w:rPr>
                <w:rFonts w:ascii="Times New Roman" w:eastAsia="Times New Roman" w:hAnsi="Times New Roman" w:cs="Times New Roman"/>
              </w:rPr>
            </w:pPr>
          </w:p>
        </w:tc>
        <w:tc>
          <w:tcPr>
            <w:tcW w:w="643" w:type="dxa"/>
          </w:tcPr>
          <w:p w14:paraId="1ED48431" w14:textId="77777777" w:rsidR="00413654" w:rsidRPr="00573E53" w:rsidRDefault="00413654" w:rsidP="00CC6533">
            <w:pPr>
              <w:rPr>
                <w:rFonts w:ascii="Times New Roman" w:eastAsia="Times New Roman" w:hAnsi="Times New Roman" w:cs="Times New Roman"/>
              </w:rPr>
            </w:pPr>
          </w:p>
        </w:tc>
        <w:tc>
          <w:tcPr>
            <w:tcW w:w="643" w:type="dxa"/>
          </w:tcPr>
          <w:p w14:paraId="6C9B896F" w14:textId="77777777" w:rsidR="00413654" w:rsidRPr="00573E53" w:rsidRDefault="00413654" w:rsidP="00CC6533">
            <w:pPr>
              <w:rPr>
                <w:rFonts w:ascii="Times New Roman" w:eastAsia="Times New Roman" w:hAnsi="Times New Roman" w:cs="Times New Roman"/>
              </w:rPr>
            </w:pPr>
          </w:p>
        </w:tc>
        <w:tc>
          <w:tcPr>
            <w:tcW w:w="643" w:type="dxa"/>
          </w:tcPr>
          <w:p w14:paraId="331C667B" w14:textId="77777777" w:rsidR="00413654" w:rsidRPr="00573E53" w:rsidRDefault="00413654" w:rsidP="00CC6533">
            <w:pPr>
              <w:rPr>
                <w:rFonts w:ascii="Times New Roman" w:eastAsia="Times New Roman" w:hAnsi="Times New Roman" w:cs="Times New Roman"/>
              </w:rPr>
            </w:pPr>
          </w:p>
        </w:tc>
        <w:tc>
          <w:tcPr>
            <w:tcW w:w="608" w:type="dxa"/>
          </w:tcPr>
          <w:p w14:paraId="6A0DE8B3" w14:textId="77777777" w:rsidR="00413654" w:rsidRPr="00573E53" w:rsidRDefault="00413654" w:rsidP="00CC6533">
            <w:pPr>
              <w:rPr>
                <w:rFonts w:ascii="Times New Roman" w:eastAsia="Times New Roman" w:hAnsi="Times New Roman" w:cs="Times New Roman"/>
              </w:rPr>
            </w:pPr>
          </w:p>
        </w:tc>
        <w:tc>
          <w:tcPr>
            <w:tcW w:w="643" w:type="dxa"/>
          </w:tcPr>
          <w:p w14:paraId="15CF0967" w14:textId="77777777" w:rsidR="00413654" w:rsidRPr="00573E53" w:rsidRDefault="00413654" w:rsidP="00CC6533">
            <w:pPr>
              <w:rPr>
                <w:rFonts w:ascii="Times New Roman" w:eastAsia="Times New Roman" w:hAnsi="Times New Roman" w:cs="Times New Roman"/>
              </w:rPr>
            </w:pPr>
          </w:p>
        </w:tc>
        <w:tc>
          <w:tcPr>
            <w:tcW w:w="643" w:type="dxa"/>
          </w:tcPr>
          <w:p w14:paraId="510C8118" w14:textId="77777777" w:rsidR="00413654" w:rsidRPr="00573E53" w:rsidRDefault="00413654" w:rsidP="00CC6533">
            <w:pPr>
              <w:rPr>
                <w:rFonts w:ascii="Times New Roman" w:eastAsia="Times New Roman" w:hAnsi="Times New Roman" w:cs="Times New Roman"/>
              </w:rPr>
            </w:pPr>
          </w:p>
        </w:tc>
      </w:tr>
      <w:tr w:rsidR="00413654" w:rsidRPr="00573E53" w14:paraId="36DDD0E7" w14:textId="67C14A50" w:rsidTr="00CC6533">
        <w:tc>
          <w:tcPr>
            <w:tcW w:w="2328" w:type="dxa"/>
          </w:tcPr>
          <w:p w14:paraId="17B5F3DD" w14:textId="446FF411" w:rsidR="00413654" w:rsidRPr="00573E53" w:rsidRDefault="00413654" w:rsidP="00CC6533">
            <w:pPr>
              <w:rPr>
                <w:rFonts w:ascii="Times New Roman" w:eastAsia="Times New Roman" w:hAnsi="Times New Roman" w:cs="Times New Roman"/>
              </w:rPr>
            </w:pPr>
            <w:r>
              <w:rPr>
                <w:rFonts w:ascii="Times New Roman" w:eastAsia="Times New Roman" w:hAnsi="Times New Roman" w:cs="Times New Roman"/>
              </w:rPr>
              <w:t>Data Collection Setup</w:t>
            </w:r>
          </w:p>
        </w:tc>
        <w:tc>
          <w:tcPr>
            <w:tcW w:w="602" w:type="dxa"/>
          </w:tcPr>
          <w:p w14:paraId="3A591757" w14:textId="77777777" w:rsidR="00413654" w:rsidRPr="00573E53" w:rsidRDefault="00413654" w:rsidP="00CC6533">
            <w:pPr>
              <w:rPr>
                <w:rFonts w:ascii="Times New Roman" w:eastAsia="Times New Roman" w:hAnsi="Times New Roman" w:cs="Times New Roman"/>
              </w:rPr>
            </w:pPr>
          </w:p>
        </w:tc>
        <w:tc>
          <w:tcPr>
            <w:tcW w:w="723" w:type="dxa"/>
          </w:tcPr>
          <w:p w14:paraId="06E124F9" w14:textId="77777777" w:rsidR="00413654" w:rsidRPr="00573E53" w:rsidRDefault="00413654" w:rsidP="00CC6533">
            <w:pPr>
              <w:rPr>
                <w:rFonts w:ascii="Times New Roman" w:eastAsia="Times New Roman" w:hAnsi="Times New Roman" w:cs="Times New Roman"/>
              </w:rPr>
            </w:pPr>
          </w:p>
        </w:tc>
        <w:tc>
          <w:tcPr>
            <w:tcW w:w="723" w:type="dxa"/>
          </w:tcPr>
          <w:p w14:paraId="0654190F" w14:textId="1C585842" w:rsidR="00413654" w:rsidRPr="00573E53" w:rsidRDefault="00413654" w:rsidP="00CC6533">
            <w:pPr>
              <w:rPr>
                <w:rFonts w:ascii="Times New Roman" w:eastAsia="Times New Roman" w:hAnsi="Times New Roman" w:cs="Times New Roman"/>
              </w:rPr>
            </w:pPr>
          </w:p>
        </w:tc>
        <w:tc>
          <w:tcPr>
            <w:tcW w:w="724" w:type="dxa"/>
          </w:tcPr>
          <w:p w14:paraId="63521B8E" w14:textId="209F3C30"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04" w:type="dxa"/>
          </w:tcPr>
          <w:p w14:paraId="5FF7FEE2" w14:textId="77777777" w:rsidR="00413654" w:rsidRPr="00573E53" w:rsidRDefault="00413654" w:rsidP="00CC6533">
            <w:pPr>
              <w:rPr>
                <w:rFonts w:ascii="Times New Roman" w:eastAsia="Times New Roman" w:hAnsi="Times New Roman" w:cs="Times New Roman"/>
              </w:rPr>
            </w:pPr>
          </w:p>
        </w:tc>
        <w:tc>
          <w:tcPr>
            <w:tcW w:w="724" w:type="dxa"/>
          </w:tcPr>
          <w:p w14:paraId="47FA1E4F" w14:textId="77777777" w:rsidR="00413654" w:rsidRPr="00573E53" w:rsidRDefault="00413654" w:rsidP="00CC6533">
            <w:pPr>
              <w:rPr>
                <w:rFonts w:ascii="Times New Roman" w:eastAsia="Times New Roman" w:hAnsi="Times New Roman" w:cs="Times New Roman"/>
              </w:rPr>
            </w:pPr>
          </w:p>
        </w:tc>
        <w:tc>
          <w:tcPr>
            <w:tcW w:w="724" w:type="dxa"/>
          </w:tcPr>
          <w:p w14:paraId="6169A05A" w14:textId="77777777" w:rsidR="00413654" w:rsidRPr="00573E53" w:rsidRDefault="00413654" w:rsidP="00CC6533">
            <w:pPr>
              <w:rPr>
                <w:rFonts w:ascii="Times New Roman" w:eastAsia="Times New Roman" w:hAnsi="Times New Roman" w:cs="Times New Roman"/>
              </w:rPr>
            </w:pPr>
          </w:p>
        </w:tc>
        <w:tc>
          <w:tcPr>
            <w:tcW w:w="724" w:type="dxa"/>
          </w:tcPr>
          <w:p w14:paraId="2C398CDD" w14:textId="77777777" w:rsidR="00413654" w:rsidRPr="00573E53" w:rsidRDefault="00413654" w:rsidP="00CC6533">
            <w:pPr>
              <w:rPr>
                <w:rFonts w:ascii="Times New Roman" w:eastAsia="Times New Roman" w:hAnsi="Times New Roman" w:cs="Times New Roman"/>
              </w:rPr>
            </w:pPr>
          </w:p>
        </w:tc>
        <w:tc>
          <w:tcPr>
            <w:tcW w:w="608" w:type="dxa"/>
          </w:tcPr>
          <w:p w14:paraId="071541B6" w14:textId="77777777" w:rsidR="00413654" w:rsidRPr="00573E53" w:rsidRDefault="00413654" w:rsidP="00CC6533">
            <w:pPr>
              <w:rPr>
                <w:rFonts w:ascii="Times New Roman" w:eastAsia="Times New Roman" w:hAnsi="Times New Roman" w:cs="Times New Roman"/>
              </w:rPr>
            </w:pPr>
          </w:p>
        </w:tc>
        <w:tc>
          <w:tcPr>
            <w:tcW w:w="643" w:type="dxa"/>
          </w:tcPr>
          <w:p w14:paraId="2B93748F" w14:textId="77777777" w:rsidR="00413654" w:rsidRPr="00573E53" w:rsidRDefault="00413654" w:rsidP="00CC6533">
            <w:pPr>
              <w:rPr>
                <w:rFonts w:ascii="Times New Roman" w:eastAsia="Times New Roman" w:hAnsi="Times New Roman" w:cs="Times New Roman"/>
              </w:rPr>
            </w:pPr>
          </w:p>
        </w:tc>
        <w:tc>
          <w:tcPr>
            <w:tcW w:w="643" w:type="dxa"/>
          </w:tcPr>
          <w:p w14:paraId="033402BE" w14:textId="77777777" w:rsidR="00413654" w:rsidRPr="00573E53" w:rsidRDefault="00413654" w:rsidP="00CC6533">
            <w:pPr>
              <w:rPr>
                <w:rFonts w:ascii="Times New Roman" w:eastAsia="Times New Roman" w:hAnsi="Times New Roman" w:cs="Times New Roman"/>
              </w:rPr>
            </w:pPr>
          </w:p>
        </w:tc>
        <w:tc>
          <w:tcPr>
            <w:tcW w:w="643" w:type="dxa"/>
          </w:tcPr>
          <w:p w14:paraId="280CE7A4" w14:textId="77777777" w:rsidR="00413654" w:rsidRPr="00573E53" w:rsidRDefault="00413654" w:rsidP="00CC6533">
            <w:pPr>
              <w:rPr>
                <w:rFonts w:ascii="Times New Roman" w:eastAsia="Times New Roman" w:hAnsi="Times New Roman" w:cs="Times New Roman"/>
              </w:rPr>
            </w:pPr>
          </w:p>
        </w:tc>
        <w:tc>
          <w:tcPr>
            <w:tcW w:w="643" w:type="dxa"/>
          </w:tcPr>
          <w:p w14:paraId="4C97468D" w14:textId="77777777" w:rsidR="00413654" w:rsidRPr="00573E53" w:rsidRDefault="00413654" w:rsidP="00CC6533">
            <w:pPr>
              <w:rPr>
                <w:rFonts w:ascii="Times New Roman" w:eastAsia="Times New Roman" w:hAnsi="Times New Roman" w:cs="Times New Roman"/>
              </w:rPr>
            </w:pPr>
          </w:p>
        </w:tc>
        <w:tc>
          <w:tcPr>
            <w:tcW w:w="608" w:type="dxa"/>
          </w:tcPr>
          <w:p w14:paraId="023801F0" w14:textId="77777777" w:rsidR="00413654" w:rsidRPr="00573E53" w:rsidRDefault="00413654" w:rsidP="00CC6533">
            <w:pPr>
              <w:rPr>
                <w:rFonts w:ascii="Times New Roman" w:eastAsia="Times New Roman" w:hAnsi="Times New Roman" w:cs="Times New Roman"/>
              </w:rPr>
            </w:pPr>
          </w:p>
        </w:tc>
        <w:tc>
          <w:tcPr>
            <w:tcW w:w="643" w:type="dxa"/>
          </w:tcPr>
          <w:p w14:paraId="539AB75C" w14:textId="77777777" w:rsidR="00413654" w:rsidRPr="00573E53" w:rsidRDefault="00413654" w:rsidP="00CC6533">
            <w:pPr>
              <w:rPr>
                <w:rFonts w:ascii="Times New Roman" w:eastAsia="Times New Roman" w:hAnsi="Times New Roman" w:cs="Times New Roman"/>
              </w:rPr>
            </w:pPr>
          </w:p>
        </w:tc>
        <w:tc>
          <w:tcPr>
            <w:tcW w:w="643" w:type="dxa"/>
          </w:tcPr>
          <w:p w14:paraId="7D4CBBAC" w14:textId="77777777" w:rsidR="00413654" w:rsidRPr="00573E53" w:rsidRDefault="00413654" w:rsidP="00CC6533">
            <w:pPr>
              <w:rPr>
                <w:rFonts w:ascii="Times New Roman" w:eastAsia="Times New Roman" w:hAnsi="Times New Roman" w:cs="Times New Roman"/>
              </w:rPr>
            </w:pPr>
          </w:p>
        </w:tc>
      </w:tr>
      <w:tr w:rsidR="00413654" w:rsidRPr="00573E53" w14:paraId="5245985B" w14:textId="03C8A2CF" w:rsidTr="00CC6533">
        <w:tc>
          <w:tcPr>
            <w:tcW w:w="2328" w:type="dxa"/>
          </w:tcPr>
          <w:p w14:paraId="1C0F6DBD" w14:textId="77777777"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Data Collection</w:t>
            </w:r>
          </w:p>
          <w:p w14:paraId="76A406DB" w14:textId="2330A3FA" w:rsidR="00CC6533" w:rsidRPr="00573E53" w:rsidRDefault="00CC6533" w:rsidP="00CC6533">
            <w:pPr>
              <w:rPr>
                <w:rFonts w:ascii="Times New Roman" w:eastAsia="Times New Roman" w:hAnsi="Times New Roman" w:cs="Times New Roman"/>
              </w:rPr>
            </w:pPr>
          </w:p>
        </w:tc>
        <w:tc>
          <w:tcPr>
            <w:tcW w:w="602" w:type="dxa"/>
          </w:tcPr>
          <w:p w14:paraId="0DA7F0B4" w14:textId="77777777" w:rsidR="00413654" w:rsidRPr="00573E53" w:rsidRDefault="00413654" w:rsidP="00CC6533">
            <w:pPr>
              <w:rPr>
                <w:rFonts w:ascii="Times New Roman" w:eastAsia="Times New Roman" w:hAnsi="Times New Roman" w:cs="Times New Roman"/>
              </w:rPr>
            </w:pPr>
          </w:p>
        </w:tc>
        <w:tc>
          <w:tcPr>
            <w:tcW w:w="723" w:type="dxa"/>
          </w:tcPr>
          <w:p w14:paraId="7EC9E7A7" w14:textId="77777777" w:rsidR="00413654" w:rsidRPr="00573E53" w:rsidRDefault="00413654" w:rsidP="00CC6533">
            <w:pPr>
              <w:rPr>
                <w:rFonts w:ascii="Times New Roman" w:eastAsia="Times New Roman" w:hAnsi="Times New Roman" w:cs="Times New Roman"/>
              </w:rPr>
            </w:pPr>
          </w:p>
        </w:tc>
        <w:tc>
          <w:tcPr>
            <w:tcW w:w="723" w:type="dxa"/>
          </w:tcPr>
          <w:p w14:paraId="22C8EFB3" w14:textId="77777777" w:rsidR="00413654" w:rsidRPr="00573E53" w:rsidRDefault="00413654" w:rsidP="00CC6533">
            <w:pPr>
              <w:rPr>
                <w:rFonts w:ascii="Times New Roman" w:eastAsia="Times New Roman" w:hAnsi="Times New Roman" w:cs="Times New Roman"/>
              </w:rPr>
            </w:pPr>
          </w:p>
        </w:tc>
        <w:tc>
          <w:tcPr>
            <w:tcW w:w="724" w:type="dxa"/>
          </w:tcPr>
          <w:p w14:paraId="11A06D96" w14:textId="77777777" w:rsidR="00413654" w:rsidRPr="00573E53" w:rsidRDefault="00413654" w:rsidP="00CC6533">
            <w:pPr>
              <w:rPr>
                <w:rFonts w:ascii="Times New Roman" w:eastAsia="Times New Roman" w:hAnsi="Times New Roman" w:cs="Times New Roman"/>
              </w:rPr>
            </w:pPr>
          </w:p>
        </w:tc>
        <w:tc>
          <w:tcPr>
            <w:tcW w:w="604" w:type="dxa"/>
          </w:tcPr>
          <w:p w14:paraId="5298D8E0" w14:textId="17D4B4F6"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724" w:type="dxa"/>
          </w:tcPr>
          <w:p w14:paraId="4CC4EADB" w14:textId="562F0BB2"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724" w:type="dxa"/>
          </w:tcPr>
          <w:p w14:paraId="3972B976" w14:textId="77777777" w:rsidR="00413654" w:rsidRPr="00573E53" w:rsidRDefault="00413654" w:rsidP="00CC6533">
            <w:pPr>
              <w:rPr>
                <w:rFonts w:ascii="Times New Roman" w:eastAsia="Times New Roman" w:hAnsi="Times New Roman" w:cs="Times New Roman"/>
              </w:rPr>
            </w:pPr>
          </w:p>
        </w:tc>
        <w:tc>
          <w:tcPr>
            <w:tcW w:w="724" w:type="dxa"/>
          </w:tcPr>
          <w:p w14:paraId="0141BEE9" w14:textId="77777777" w:rsidR="00413654" w:rsidRPr="00573E53" w:rsidRDefault="00413654" w:rsidP="00CC6533">
            <w:pPr>
              <w:rPr>
                <w:rFonts w:ascii="Times New Roman" w:eastAsia="Times New Roman" w:hAnsi="Times New Roman" w:cs="Times New Roman"/>
              </w:rPr>
            </w:pPr>
          </w:p>
        </w:tc>
        <w:tc>
          <w:tcPr>
            <w:tcW w:w="608" w:type="dxa"/>
          </w:tcPr>
          <w:p w14:paraId="28E164A8" w14:textId="77777777" w:rsidR="00413654" w:rsidRPr="00573E53" w:rsidRDefault="00413654" w:rsidP="00CC6533">
            <w:pPr>
              <w:rPr>
                <w:rFonts w:ascii="Times New Roman" w:eastAsia="Times New Roman" w:hAnsi="Times New Roman" w:cs="Times New Roman"/>
              </w:rPr>
            </w:pPr>
          </w:p>
        </w:tc>
        <w:tc>
          <w:tcPr>
            <w:tcW w:w="643" w:type="dxa"/>
          </w:tcPr>
          <w:p w14:paraId="2C8A5672" w14:textId="77777777" w:rsidR="00413654" w:rsidRPr="00573E53" w:rsidRDefault="00413654" w:rsidP="00CC6533">
            <w:pPr>
              <w:rPr>
                <w:rFonts w:ascii="Times New Roman" w:eastAsia="Times New Roman" w:hAnsi="Times New Roman" w:cs="Times New Roman"/>
              </w:rPr>
            </w:pPr>
          </w:p>
        </w:tc>
        <w:tc>
          <w:tcPr>
            <w:tcW w:w="643" w:type="dxa"/>
          </w:tcPr>
          <w:p w14:paraId="7C96520D" w14:textId="77777777" w:rsidR="00413654" w:rsidRPr="00573E53" w:rsidRDefault="00413654" w:rsidP="00CC6533">
            <w:pPr>
              <w:rPr>
                <w:rFonts w:ascii="Times New Roman" w:eastAsia="Times New Roman" w:hAnsi="Times New Roman" w:cs="Times New Roman"/>
              </w:rPr>
            </w:pPr>
          </w:p>
        </w:tc>
        <w:tc>
          <w:tcPr>
            <w:tcW w:w="643" w:type="dxa"/>
          </w:tcPr>
          <w:p w14:paraId="5714381A" w14:textId="77777777" w:rsidR="00413654" w:rsidRPr="00573E53" w:rsidRDefault="00413654" w:rsidP="00CC6533">
            <w:pPr>
              <w:rPr>
                <w:rFonts w:ascii="Times New Roman" w:eastAsia="Times New Roman" w:hAnsi="Times New Roman" w:cs="Times New Roman"/>
              </w:rPr>
            </w:pPr>
          </w:p>
        </w:tc>
        <w:tc>
          <w:tcPr>
            <w:tcW w:w="643" w:type="dxa"/>
          </w:tcPr>
          <w:p w14:paraId="0C0C48C6" w14:textId="77777777" w:rsidR="00413654" w:rsidRPr="00573E53" w:rsidRDefault="00413654" w:rsidP="00CC6533">
            <w:pPr>
              <w:rPr>
                <w:rFonts w:ascii="Times New Roman" w:eastAsia="Times New Roman" w:hAnsi="Times New Roman" w:cs="Times New Roman"/>
              </w:rPr>
            </w:pPr>
          </w:p>
        </w:tc>
        <w:tc>
          <w:tcPr>
            <w:tcW w:w="608" w:type="dxa"/>
          </w:tcPr>
          <w:p w14:paraId="0BA60C59" w14:textId="77777777" w:rsidR="00413654" w:rsidRPr="00573E53" w:rsidRDefault="00413654" w:rsidP="00CC6533">
            <w:pPr>
              <w:rPr>
                <w:rFonts w:ascii="Times New Roman" w:eastAsia="Times New Roman" w:hAnsi="Times New Roman" w:cs="Times New Roman"/>
              </w:rPr>
            </w:pPr>
          </w:p>
        </w:tc>
        <w:tc>
          <w:tcPr>
            <w:tcW w:w="643" w:type="dxa"/>
          </w:tcPr>
          <w:p w14:paraId="503FAE5A" w14:textId="77777777" w:rsidR="00413654" w:rsidRPr="00573E53" w:rsidRDefault="00413654" w:rsidP="00CC6533">
            <w:pPr>
              <w:rPr>
                <w:rFonts w:ascii="Times New Roman" w:eastAsia="Times New Roman" w:hAnsi="Times New Roman" w:cs="Times New Roman"/>
              </w:rPr>
            </w:pPr>
          </w:p>
        </w:tc>
        <w:tc>
          <w:tcPr>
            <w:tcW w:w="643" w:type="dxa"/>
          </w:tcPr>
          <w:p w14:paraId="431A9346" w14:textId="77777777" w:rsidR="00413654" w:rsidRPr="00573E53" w:rsidRDefault="00413654" w:rsidP="00CC6533">
            <w:pPr>
              <w:rPr>
                <w:rFonts w:ascii="Times New Roman" w:eastAsia="Times New Roman" w:hAnsi="Times New Roman" w:cs="Times New Roman"/>
              </w:rPr>
            </w:pPr>
          </w:p>
        </w:tc>
      </w:tr>
      <w:tr w:rsidR="00413654" w:rsidRPr="00573E53" w14:paraId="566CC9A7" w14:textId="6D90C77C" w:rsidTr="00CC6533">
        <w:tc>
          <w:tcPr>
            <w:tcW w:w="2328" w:type="dxa"/>
          </w:tcPr>
          <w:p w14:paraId="4E19B765" w14:textId="77777777"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Thematic Analysis</w:t>
            </w:r>
          </w:p>
          <w:p w14:paraId="52F2BF3D" w14:textId="16F19CD1" w:rsidR="00CC6533" w:rsidRPr="00573E53" w:rsidRDefault="00CC6533" w:rsidP="00CC6533">
            <w:pPr>
              <w:rPr>
                <w:rFonts w:ascii="Times New Roman" w:eastAsia="Times New Roman" w:hAnsi="Times New Roman" w:cs="Times New Roman"/>
              </w:rPr>
            </w:pPr>
          </w:p>
        </w:tc>
        <w:tc>
          <w:tcPr>
            <w:tcW w:w="602" w:type="dxa"/>
          </w:tcPr>
          <w:p w14:paraId="459F66D8" w14:textId="77777777" w:rsidR="00413654" w:rsidRPr="00573E53" w:rsidRDefault="00413654" w:rsidP="00CC6533">
            <w:pPr>
              <w:rPr>
                <w:rFonts w:ascii="Times New Roman" w:eastAsia="Times New Roman" w:hAnsi="Times New Roman" w:cs="Times New Roman"/>
              </w:rPr>
            </w:pPr>
          </w:p>
        </w:tc>
        <w:tc>
          <w:tcPr>
            <w:tcW w:w="723" w:type="dxa"/>
          </w:tcPr>
          <w:p w14:paraId="0F394496" w14:textId="77777777" w:rsidR="00413654" w:rsidRPr="00573E53" w:rsidRDefault="00413654" w:rsidP="00CC6533">
            <w:pPr>
              <w:rPr>
                <w:rFonts w:ascii="Times New Roman" w:eastAsia="Times New Roman" w:hAnsi="Times New Roman" w:cs="Times New Roman"/>
              </w:rPr>
            </w:pPr>
          </w:p>
        </w:tc>
        <w:tc>
          <w:tcPr>
            <w:tcW w:w="723" w:type="dxa"/>
          </w:tcPr>
          <w:p w14:paraId="2308F959" w14:textId="77777777" w:rsidR="00413654" w:rsidRPr="00573E53" w:rsidRDefault="00413654" w:rsidP="00CC6533">
            <w:pPr>
              <w:rPr>
                <w:rFonts w:ascii="Times New Roman" w:eastAsia="Times New Roman" w:hAnsi="Times New Roman" w:cs="Times New Roman"/>
              </w:rPr>
            </w:pPr>
          </w:p>
        </w:tc>
        <w:tc>
          <w:tcPr>
            <w:tcW w:w="724" w:type="dxa"/>
          </w:tcPr>
          <w:p w14:paraId="2A52906B" w14:textId="77777777" w:rsidR="00413654" w:rsidRPr="00573E53" w:rsidRDefault="00413654" w:rsidP="00CC6533">
            <w:pPr>
              <w:rPr>
                <w:rFonts w:ascii="Times New Roman" w:eastAsia="Times New Roman" w:hAnsi="Times New Roman" w:cs="Times New Roman"/>
              </w:rPr>
            </w:pPr>
          </w:p>
        </w:tc>
        <w:tc>
          <w:tcPr>
            <w:tcW w:w="604" w:type="dxa"/>
          </w:tcPr>
          <w:p w14:paraId="3C7B1E7B" w14:textId="77777777" w:rsidR="00413654" w:rsidRPr="00573E53" w:rsidRDefault="00413654" w:rsidP="00CC6533">
            <w:pPr>
              <w:rPr>
                <w:rFonts w:ascii="Times New Roman" w:eastAsia="Times New Roman" w:hAnsi="Times New Roman" w:cs="Times New Roman"/>
              </w:rPr>
            </w:pPr>
          </w:p>
        </w:tc>
        <w:tc>
          <w:tcPr>
            <w:tcW w:w="724" w:type="dxa"/>
          </w:tcPr>
          <w:p w14:paraId="5A4D24B5" w14:textId="77777777" w:rsidR="00413654" w:rsidRPr="00573E53" w:rsidRDefault="00413654" w:rsidP="00CC6533">
            <w:pPr>
              <w:rPr>
                <w:rFonts w:ascii="Times New Roman" w:eastAsia="Times New Roman" w:hAnsi="Times New Roman" w:cs="Times New Roman"/>
              </w:rPr>
            </w:pPr>
          </w:p>
        </w:tc>
        <w:tc>
          <w:tcPr>
            <w:tcW w:w="724" w:type="dxa"/>
          </w:tcPr>
          <w:p w14:paraId="5C860D4B" w14:textId="30DEF850"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724" w:type="dxa"/>
          </w:tcPr>
          <w:p w14:paraId="1DB8D269" w14:textId="74E8DFEA"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08" w:type="dxa"/>
          </w:tcPr>
          <w:p w14:paraId="37C51929" w14:textId="77777777" w:rsidR="00413654" w:rsidRPr="00573E53" w:rsidRDefault="00413654" w:rsidP="00CC6533">
            <w:pPr>
              <w:rPr>
                <w:rFonts w:ascii="Times New Roman" w:eastAsia="Times New Roman" w:hAnsi="Times New Roman" w:cs="Times New Roman"/>
              </w:rPr>
            </w:pPr>
          </w:p>
        </w:tc>
        <w:tc>
          <w:tcPr>
            <w:tcW w:w="643" w:type="dxa"/>
          </w:tcPr>
          <w:p w14:paraId="269535F0" w14:textId="77777777" w:rsidR="00413654" w:rsidRPr="00573E53" w:rsidRDefault="00413654" w:rsidP="00CC6533">
            <w:pPr>
              <w:rPr>
                <w:rFonts w:ascii="Times New Roman" w:eastAsia="Times New Roman" w:hAnsi="Times New Roman" w:cs="Times New Roman"/>
              </w:rPr>
            </w:pPr>
          </w:p>
        </w:tc>
        <w:tc>
          <w:tcPr>
            <w:tcW w:w="643" w:type="dxa"/>
          </w:tcPr>
          <w:p w14:paraId="2106AE43" w14:textId="77777777" w:rsidR="00413654" w:rsidRPr="00573E53" w:rsidRDefault="00413654" w:rsidP="00CC6533">
            <w:pPr>
              <w:rPr>
                <w:rFonts w:ascii="Times New Roman" w:eastAsia="Times New Roman" w:hAnsi="Times New Roman" w:cs="Times New Roman"/>
              </w:rPr>
            </w:pPr>
          </w:p>
        </w:tc>
        <w:tc>
          <w:tcPr>
            <w:tcW w:w="643" w:type="dxa"/>
          </w:tcPr>
          <w:p w14:paraId="043D14FA" w14:textId="77777777" w:rsidR="00413654" w:rsidRPr="00573E53" w:rsidRDefault="00413654" w:rsidP="00CC6533">
            <w:pPr>
              <w:rPr>
                <w:rFonts w:ascii="Times New Roman" w:eastAsia="Times New Roman" w:hAnsi="Times New Roman" w:cs="Times New Roman"/>
              </w:rPr>
            </w:pPr>
          </w:p>
        </w:tc>
        <w:tc>
          <w:tcPr>
            <w:tcW w:w="643" w:type="dxa"/>
          </w:tcPr>
          <w:p w14:paraId="038405A7" w14:textId="77777777" w:rsidR="00413654" w:rsidRPr="00573E53" w:rsidRDefault="00413654" w:rsidP="00CC6533">
            <w:pPr>
              <w:rPr>
                <w:rFonts w:ascii="Times New Roman" w:eastAsia="Times New Roman" w:hAnsi="Times New Roman" w:cs="Times New Roman"/>
              </w:rPr>
            </w:pPr>
          </w:p>
        </w:tc>
        <w:tc>
          <w:tcPr>
            <w:tcW w:w="608" w:type="dxa"/>
          </w:tcPr>
          <w:p w14:paraId="02661A0A" w14:textId="77777777" w:rsidR="00413654" w:rsidRPr="00573E53" w:rsidRDefault="00413654" w:rsidP="00CC6533">
            <w:pPr>
              <w:rPr>
                <w:rFonts w:ascii="Times New Roman" w:eastAsia="Times New Roman" w:hAnsi="Times New Roman" w:cs="Times New Roman"/>
              </w:rPr>
            </w:pPr>
          </w:p>
        </w:tc>
        <w:tc>
          <w:tcPr>
            <w:tcW w:w="643" w:type="dxa"/>
          </w:tcPr>
          <w:p w14:paraId="37BD8979" w14:textId="77777777" w:rsidR="00413654" w:rsidRPr="00573E53" w:rsidRDefault="00413654" w:rsidP="00CC6533">
            <w:pPr>
              <w:rPr>
                <w:rFonts w:ascii="Times New Roman" w:eastAsia="Times New Roman" w:hAnsi="Times New Roman" w:cs="Times New Roman"/>
              </w:rPr>
            </w:pPr>
          </w:p>
        </w:tc>
        <w:tc>
          <w:tcPr>
            <w:tcW w:w="643" w:type="dxa"/>
          </w:tcPr>
          <w:p w14:paraId="6641BED4" w14:textId="77777777" w:rsidR="00413654" w:rsidRPr="00573E53" w:rsidRDefault="00413654" w:rsidP="00CC6533">
            <w:pPr>
              <w:rPr>
                <w:rFonts w:ascii="Times New Roman" w:eastAsia="Times New Roman" w:hAnsi="Times New Roman" w:cs="Times New Roman"/>
              </w:rPr>
            </w:pPr>
          </w:p>
        </w:tc>
      </w:tr>
      <w:tr w:rsidR="00413654" w:rsidRPr="00573E53" w14:paraId="044E9527" w14:textId="0342C2AE" w:rsidTr="00CC6533">
        <w:tc>
          <w:tcPr>
            <w:tcW w:w="2328" w:type="dxa"/>
          </w:tcPr>
          <w:p w14:paraId="2680FEC2" w14:textId="288C1545" w:rsidR="00413654" w:rsidRPr="00573E53" w:rsidRDefault="00413654" w:rsidP="00CC6533">
            <w:pPr>
              <w:rPr>
                <w:rFonts w:ascii="Times New Roman" w:eastAsia="Times New Roman" w:hAnsi="Times New Roman" w:cs="Times New Roman"/>
              </w:rPr>
            </w:pPr>
            <w:r>
              <w:rPr>
                <w:rFonts w:ascii="Times New Roman" w:eastAsia="Times New Roman" w:hAnsi="Times New Roman" w:cs="Times New Roman"/>
              </w:rPr>
              <w:t>Data Synthesis and Insight</w:t>
            </w:r>
          </w:p>
        </w:tc>
        <w:tc>
          <w:tcPr>
            <w:tcW w:w="602" w:type="dxa"/>
          </w:tcPr>
          <w:p w14:paraId="3DBA3251" w14:textId="77777777" w:rsidR="00413654" w:rsidRPr="00573E53" w:rsidRDefault="00413654" w:rsidP="00CC6533">
            <w:pPr>
              <w:rPr>
                <w:rFonts w:ascii="Times New Roman" w:eastAsia="Times New Roman" w:hAnsi="Times New Roman" w:cs="Times New Roman"/>
              </w:rPr>
            </w:pPr>
          </w:p>
        </w:tc>
        <w:tc>
          <w:tcPr>
            <w:tcW w:w="723" w:type="dxa"/>
          </w:tcPr>
          <w:p w14:paraId="2B291F19" w14:textId="77777777" w:rsidR="00413654" w:rsidRPr="00573E53" w:rsidRDefault="00413654" w:rsidP="00CC6533">
            <w:pPr>
              <w:rPr>
                <w:rFonts w:ascii="Times New Roman" w:eastAsia="Times New Roman" w:hAnsi="Times New Roman" w:cs="Times New Roman"/>
              </w:rPr>
            </w:pPr>
          </w:p>
        </w:tc>
        <w:tc>
          <w:tcPr>
            <w:tcW w:w="723" w:type="dxa"/>
          </w:tcPr>
          <w:p w14:paraId="639ADB78" w14:textId="77777777" w:rsidR="00413654" w:rsidRPr="00573E53" w:rsidRDefault="00413654" w:rsidP="00CC6533">
            <w:pPr>
              <w:rPr>
                <w:rFonts w:ascii="Times New Roman" w:eastAsia="Times New Roman" w:hAnsi="Times New Roman" w:cs="Times New Roman"/>
              </w:rPr>
            </w:pPr>
          </w:p>
        </w:tc>
        <w:tc>
          <w:tcPr>
            <w:tcW w:w="724" w:type="dxa"/>
          </w:tcPr>
          <w:p w14:paraId="46E27F2F" w14:textId="77777777" w:rsidR="00413654" w:rsidRPr="00573E53" w:rsidRDefault="00413654" w:rsidP="00CC6533">
            <w:pPr>
              <w:rPr>
                <w:rFonts w:ascii="Times New Roman" w:eastAsia="Times New Roman" w:hAnsi="Times New Roman" w:cs="Times New Roman"/>
              </w:rPr>
            </w:pPr>
          </w:p>
        </w:tc>
        <w:tc>
          <w:tcPr>
            <w:tcW w:w="604" w:type="dxa"/>
          </w:tcPr>
          <w:p w14:paraId="7A35F9D3" w14:textId="77777777" w:rsidR="00413654" w:rsidRPr="00573E53" w:rsidRDefault="00413654" w:rsidP="00CC6533">
            <w:pPr>
              <w:rPr>
                <w:rFonts w:ascii="Times New Roman" w:eastAsia="Times New Roman" w:hAnsi="Times New Roman" w:cs="Times New Roman"/>
              </w:rPr>
            </w:pPr>
          </w:p>
        </w:tc>
        <w:tc>
          <w:tcPr>
            <w:tcW w:w="724" w:type="dxa"/>
          </w:tcPr>
          <w:p w14:paraId="03BE05FF" w14:textId="77777777" w:rsidR="00413654" w:rsidRPr="00573E53" w:rsidRDefault="00413654" w:rsidP="00CC6533">
            <w:pPr>
              <w:rPr>
                <w:rFonts w:ascii="Times New Roman" w:eastAsia="Times New Roman" w:hAnsi="Times New Roman" w:cs="Times New Roman"/>
              </w:rPr>
            </w:pPr>
          </w:p>
        </w:tc>
        <w:tc>
          <w:tcPr>
            <w:tcW w:w="724" w:type="dxa"/>
          </w:tcPr>
          <w:p w14:paraId="2BF8C24F" w14:textId="77777777" w:rsidR="00413654" w:rsidRPr="00573E53" w:rsidRDefault="00413654" w:rsidP="00CC6533">
            <w:pPr>
              <w:rPr>
                <w:rFonts w:ascii="Times New Roman" w:eastAsia="Times New Roman" w:hAnsi="Times New Roman" w:cs="Times New Roman"/>
              </w:rPr>
            </w:pPr>
          </w:p>
        </w:tc>
        <w:tc>
          <w:tcPr>
            <w:tcW w:w="724" w:type="dxa"/>
          </w:tcPr>
          <w:p w14:paraId="01430CCC" w14:textId="24E2FF75"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08" w:type="dxa"/>
          </w:tcPr>
          <w:p w14:paraId="352FD988" w14:textId="336EF143"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38904E4B" w14:textId="77777777" w:rsidR="00413654" w:rsidRPr="00573E53" w:rsidRDefault="00413654" w:rsidP="00CC6533">
            <w:pPr>
              <w:rPr>
                <w:rFonts w:ascii="Times New Roman" w:eastAsia="Times New Roman" w:hAnsi="Times New Roman" w:cs="Times New Roman"/>
              </w:rPr>
            </w:pPr>
          </w:p>
        </w:tc>
        <w:tc>
          <w:tcPr>
            <w:tcW w:w="643" w:type="dxa"/>
          </w:tcPr>
          <w:p w14:paraId="03F76AA8" w14:textId="77777777" w:rsidR="00413654" w:rsidRPr="00573E53" w:rsidRDefault="00413654" w:rsidP="00CC6533">
            <w:pPr>
              <w:rPr>
                <w:rFonts w:ascii="Times New Roman" w:eastAsia="Times New Roman" w:hAnsi="Times New Roman" w:cs="Times New Roman"/>
              </w:rPr>
            </w:pPr>
          </w:p>
        </w:tc>
        <w:tc>
          <w:tcPr>
            <w:tcW w:w="643" w:type="dxa"/>
          </w:tcPr>
          <w:p w14:paraId="43DC2716" w14:textId="77777777" w:rsidR="00413654" w:rsidRPr="00573E53" w:rsidRDefault="00413654" w:rsidP="00CC6533">
            <w:pPr>
              <w:rPr>
                <w:rFonts w:ascii="Times New Roman" w:eastAsia="Times New Roman" w:hAnsi="Times New Roman" w:cs="Times New Roman"/>
              </w:rPr>
            </w:pPr>
          </w:p>
        </w:tc>
        <w:tc>
          <w:tcPr>
            <w:tcW w:w="643" w:type="dxa"/>
          </w:tcPr>
          <w:p w14:paraId="08C424B5" w14:textId="77777777" w:rsidR="00413654" w:rsidRPr="00573E53" w:rsidRDefault="00413654" w:rsidP="00CC6533">
            <w:pPr>
              <w:rPr>
                <w:rFonts w:ascii="Times New Roman" w:eastAsia="Times New Roman" w:hAnsi="Times New Roman" w:cs="Times New Roman"/>
              </w:rPr>
            </w:pPr>
          </w:p>
        </w:tc>
        <w:tc>
          <w:tcPr>
            <w:tcW w:w="608" w:type="dxa"/>
          </w:tcPr>
          <w:p w14:paraId="31425637" w14:textId="77777777" w:rsidR="00413654" w:rsidRPr="00573E53" w:rsidRDefault="00413654" w:rsidP="00CC6533">
            <w:pPr>
              <w:rPr>
                <w:rFonts w:ascii="Times New Roman" w:eastAsia="Times New Roman" w:hAnsi="Times New Roman" w:cs="Times New Roman"/>
              </w:rPr>
            </w:pPr>
          </w:p>
        </w:tc>
        <w:tc>
          <w:tcPr>
            <w:tcW w:w="643" w:type="dxa"/>
          </w:tcPr>
          <w:p w14:paraId="74908737" w14:textId="77777777" w:rsidR="00413654" w:rsidRPr="00573E53" w:rsidRDefault="00413654" w:rsidP="00CC6533">
            <w:pPr>
              <w:rPr>
                <w:rFonts w:ascii="Times New Roman" w:eastAsia="Times New Roman" w:hAnsi="Times New Roman" w:cs="Times New Roman"/>
              </w:rPr>
            </w:pPr>
          </w:p>
        </w:tc>
        <w:tc>
          <w:tcPr>
            <w:tcW w:w="643" w:type="dxa"/>
          </w:tcPr>
          <w:p w14:paraId="333343C3" w14:textId="77777777" w:rsidR="00413654" w:rsidRPr="00573E53" w:rsidRDefault="00413654" w:rsidP="00CC6533">
            <w:pPr>
              <w:rPr>
                <w:rFonts w:ascii="Times New Roman" w:eastAsia="Times New Roman" w:hAnsi="Times New Roman" w:cs="Times New Roman"/>
              </w:rPr>
            </w:pPr>
          </w:p>
        </w:tc>
      </w:tr>
      <w:tr w:rsidR="00413654" w:rsidRPr="00573E53" w14:paraId="2F4266D3" w14:textId="77777777" w:rsidTr="00CC6533">
        <w:tc>
          <w:tcPr>
            <w:tcW w:w="2328" w:type="dxa"/>
          </w:tcPr>
          <w:p w14:paraId="74D3F8FF" w14:textId="77777777"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Analyze Data</w:t>
            </w:r>
          </w:p>
          <w:p w14:paraId="56AD7B26" w14:textId="4B9D83BE" w:rsidR="00CC6533" w:rsidRDefault="00CC6533" w:rsidP="00CC6533">
            <w:pPr>
              <w:rPr>
                <w:rFonts w:ascii="Times New Roman" w:eastAsia="Times New Roman" w:hAnsi="Times New Roman" w:cs="Times New Roman"/>
              </w:rPr>
            </w:pPr>
          </w:p>
        </w:tc>
        <w:tc>
          <w:tcPr>
            <w:tcW w:w="602" w:type="dxa"/>
          </w:tcPr>
          <w:p w14:paraId="585A4BCD" w14:textId="77777777" w:rsidR="00413654" w:rsidRPr="00573E53" w:rsidRDefault="00413654" w:rsidP="00CC6533">
            <w:pPr>
              <w:rPr>
                <w:rFonts w:ascii="Times New Roman" w:eastAsia="Times New Roman" w:hAnsi="Times New Roman" w:cs="Times New Roman"/>
              </w:rPr>
            </w:pPr>
          </w:p>
        </w:tc>
        <w:tc>
          <w:tcPr>
            <w:tcW w:w="723" w:type="dxa"/>
          </w:tcPr>
          <w:p w14:paraId="1B1AE000" w14:textId="77777777" w:rsidR="00413654" w:rsidRPr="00573E53" w:rsidRDefault="00413654" w:rsidP="00CC6533">
            <w:pPr>
              <w:rPr>
                <w:rFonts w:ascii="Times New Roman" w:eastAsia="Times New Roman" w:hAnsi="Times New Roman" w:cs="Times New Roman"/>
              </w:rPr>
            </w:pPr>
          </w:p>
        </w:tc>
        <w:tc>
          <w:tcPr>
            <w:tcW w:w="723" w:type="dxa"/>
          </w:tcPr>
          <w:p w14:paraId="71102262" w14:textId="77777777" w:rsidR="00413654" w:rsidRPr="00573E53" w:rsidRDefault="00413654" w:rsidP="00CC6533">
            <w:pPr>
              <w:rPr>
                <w:rFonts w:ascii="Times New Roman" w:eastAsia="Times New Roman" w:hAnsi="Times New Roman" w:cs="Times New Roman"/>
              </w:rPr>
            </w:pPr>
          </w:p>
        </w:tc>
        <w:tc>
          <w:tcPr>
            <w:tcW w:w="724" w:type="dxa"/>
          </w:tcPr>
          <w:p w14:paraId="13040742" w14:textId="77777777" w:rsidR="00413654" w:rsidRPr="00573E53" w:rsidRDefault="00413654" w:rsidP="00CC6533">
            <w:pPr>
              <w:rPr>
                <w:rFonts w:ascii="Times New Roman" w:eastAsia="Times New Roman" w:hAnsi="Times New Roman" w:cs="Times New Roman"/>
              </w:rPr>
            </w:pPr>
          </w:p>
        </w:tc>
        <w:tc>
          <w:tcPr>
            <w:tcW w:w="604" w:type="dxa"/>
          </w:tcPr>
          <w:p w14:paraId="1C9739FB" w14:textId="77777777" w:rsidR="00413654" w:rsidRPr="00573E53" w:rsidRDefault="00413654" w:rsidP="00CC6533">
            <w:pPr>
              <w:rPr>
                <w:rFonts w:ascii="Times New Roman" w:eastAsia="Times New Roman" w:hAnsi="Times New Roman" w:cs="Times New Roman"/>
              </w:rPr>
            </w:pPr>
          </w:p>
        </w:tc>
        <w:tc>
          <w:tcPr>
            <w:tcW w:w="724" w:type="dxa"/>
          </w:tcPr>
          <w:p w14:paraId="70982534" w14:textId="77777777" w:rsidR="00413654" w:rsidRPr="00573E53" w:rsidRDefault="00413654" w:rsidP="00CC6533">
            <w:pPr>
              <w:rPr>
                <w:rFonts w:ascii="Times New Roman" w:eastAsia="Times New Roman" w:hAnsi="Times New Roman" w:cs="Times New Roman"/>
              </w:rPr>
            </w:pPr>
          </w:p>
        </w:tc>
        <w:tc>
          <w:tcPr>
            <w:tcW w:w="724" w:type="dxa"/>
          </w:tcPr>
          <w:p w14:paraId="17D81F9F" w14:textId="77777777" w:rsidR="00413654" w:rsidRPr="00573E53" w:rsidRDefault="00413654" w:rsidP="00CC6533">
            <w:pPr>
              <w:rPr>
                <w:rFonts w:ascii="Times New Roman" w:eastAsia="Times New Roman" w:hAnsi="Times New Roman" w:cs="Times New Roman"/>
              </w:rPr>
            </w:pPr>
          </w:p>
        </w:tc>
        <w:tc>
          <w:tcPr>
            <w:tcW w:w="724" w:type="dxa"/>
          </w:tcPr>
          <w:p w14:paraId="5941E79C" w14:textId="77777777" w:rsidR="00413654" w:rsidRPr="00573E53" w:rsidRDefault="00413654" w:rsidP="00CC6533">
            <w:pPr>
              <w:rPr>
                <w:rFonts w:ascii="Times New Roman" w:eastAsia="Times New Roman" w:hAnsi="Times New Roman" w:cs="Times New Roman"/>
              </w:rPr>
            </w:pPr>
          </w:p>
        </w:tc>
        <w:tc>
          <w:tcPr>
            <w:tcW w:w="608" w:type="dxa"/>
          </w:tcPr>
          <w:p w14:paraId="505F2523" w14:textId="422A754D"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6D2084E8" w14:textId="71E2DC44"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1397A647" w14:textId="77777777" w:rsidR="00413654" w:rsidRPr="00573E53" w:rsidRDefault="00413654" w:rsidP="00CC6533">
            <w:pPr>
              <w:rPr>
                <w:rFonts w:ascii="Times New Roman" w:eastAsia="Times New Roman" w:hAnsi="Times New Roman" w:cs="Times New Roman"/>
              </w:rPr>
            </w:pPr>
          </w:p>
        </w:tc>
        <w:tc>
          <w:tcPr>
            <w:tcW w:w="643" w:type="dxa"/>
          </w:tcPr>
          <w:p w14:paraId="3BD2BE25" w14:textId="77777777" w:rsidR="00413654" w:rsidRPr="00573E53" w:rsidRDefault="00413654" w:rsidP="00CC6533">
            <w:pPr>
              <w:rPr>
                <w:rFonts w:ascii="Times New Roman" w:eastAsia="Times New Roman" w:hAnsi="Times New Roman" w:cs="Times New Roman"/>
              </w:rPr>
            </w:pPr>
          </w:p>
        </w:tc>
        <w:tc>
          <w:tcPr>
            <w:tcW w:w="643" w:type="dxa"/>
          </w:tcPr>
          <w:p w14:paraId="1ED56ECE" w14:textId="77777777" w:rsidR="00413654" w:rsidRPr="00573E53" w:rsidRDefault="00413654" w:rsidP="00CC6533">
            <w:pPr>
              <w:rPr>
                <w:rFonts w:ascii="Times New Roman" w:eastAsia="Times New Roman" w:hAnsi="Times New Roman" w:cs="Times New Roman"/>
              </w:rPr>
            </w:pPr>
          </w:p>
        </w:tc>
        <w:tc>
          <w:tcPr>
            <w:tcW w:w="608" w:type="dxa"/>
          </w:tcPr>
          <w:p w14:paraId="7D0894BF" w14:textId="77777777" w:rsidR="00413654" w:rsidRPr="00573E53" w:rsidRDefault="00413654" w:rsidP="00CC6533">
            <w:pPr>
              <w:rPr>
                <w:rFonts w:ascii="Times New Roman" w:eastAsia="Times New Roman" w:hAnsi="Times New Roman" w:cs="Times New Roman"/>
              </w:rPr>
            </w:pPr>
          </w:p>
        </w:tc>
        <w:tc>
          <w:tcPr>
            <w:tcW w:w="643" w:type="dxa"/>
          </w:tcPr>
          <w:p w14:paraId="4D3F6144" w14:textId="77777777" w:rsidR="00413654" w:rsidRPr="00573E53" w:rsidRDefault="00413654" w:rsidP="00CC6533">
            <w:pPr>
              <w:rPr>
                <w:rFonts w:ascii="Times New Roman" w:eastAsia="Times New Roman" w:hAnsi="Times New Roman" w:cs="Times New Roman"/>
              </w:rPr>
            </w:pPr>
          </w:p>
        </w:tc>
        <w:tc>
          <w:tcPr>
            <w:tcW w:w="643" w:type="dxa"/>
          </w:tcPr>
          <w:p w14:paraId="13834D8A" w14:textId="77777777" w:rsidR="00413654" w:rsidRPr="00573E53" w:rsidRDefault="00413654" w:rsidP="00CC6533">
            <w:pPr>
              <w:rPr>
                <w:rFonts w:ascii="Times New Roman" w:eastAsia="Times New Roman" w:hAnsi="Times New Roman" w:cs="Times New Roman"/>
              </w:rPr>
            </w:pPr>
          </w:p>
        </w:tc>
      </w:tr>
      <w:tr w:rsidR="00413654" w:rsidRPr="00573E53" w14:paraId="738F2B42" w14:textId="77777777" w:rsidTr="00CC6533">
        <w:tc>
          <w:tcPr>
            <w:tcW w:w="2328" w:type="dxa"/>
          </w:tcPr>
          <w:p w14:paraId="1F4A4FD0" w14:textId="61666E46"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Prepare Research Paper</w:t>
            </w:r>
          </w:p>
        </w:tc>
        <w:tc>
          <w:tcPr>
            <w:tcW w:w="602" w:type="dxa"/>
          </w:tcPr>
          <w:p w14:paraId="00E4A3BA" w14:textId="77777777" w:rsidR="00413654" w:rsidRPr="00573E53" w:rsidRDefault="00413654" w:rsidP="00CC6533">
            <w:pPr>
              <w:rPr>
                <w:rFonts w:ascii="Times New Roman" w:eastAsia="Times New Roman" w:hAnsi="Times New Roman" w:cs="Times New Roman"/>
              </w:rPr>
            </w:pPr>
          </w:p>
        </w:tc>
        <w:tc>
          <w:tcPr>
            <w:tcW w:w="723" w:type="dxa"/>
          </w:tcPr>
          <w:p w14:paraId="5E69BCC8" w14:textId="77777777" w:rsidR="00413654" w:rsidRPr="00573E53" w:rsidRDefault="00413654" w:rsidP="00CC6533">
            <w:pPr>
              <w:rPr>
                <w:rFonts w:ascii="Times New Roman" w:eastAsia="Times New Roman" w:hAnsi="Times New Roman" w:cs="Times New Roman"/>
              </w:rPr>
            </w:pPr>
          </w:p>
        </w:tc>
        <w:tc>
          <w:tcPr>
            <w:tcW w:w="723" w:type="dxa"/>
          </w:tcPr>
          <w:p w14:paraId="197C36ED" w14:textId="77777777" w:rsidR="00413654" w:rsidRPr="00573E53" w:rsidRDefault="00413654" w:rsidP="00CC6533">
            <w:pPr>
              <w:rPr>
                <w:rFonts w:ascii="Times New Roman" w:eastAsia="Times New Roman" w:hAnsi="Times New Roman" w:cs="Times New Roman"/>
              </w:rPr>
            </w:pPr>
          </w:p>
        </w:tc>
        <w:tc>
          <w:tcPr>
            <w:tcW w:w="724" w:type="dxa"/>
          </w:tcPr>
          <w:p w14:paraId="4D53E11D" w14:textId="77777777" w:rsidR="00413654" w:rsidRPr="00573E53" w:rsidRDefault="00413654" w:rsidP="00CC6533">
            <w:pPr>
              <w:rPr>
                <w:rFonts w:ascii="Times New Roman" w:eastAsia="Times New Roman" w:hAnsi="Times New Roman" w:cs="Times New Roman"/>
              </w:rPr>
            </w:pPr>
          </w:p>
        </w:tc>
        <w:tc>
          <w:tcPr>
            <w:tcW w:w="604" w:type="dxa"/>
          </w:tcPr>
          <w:p w14:paraId="25EFE629" w14:textId="77777777" w:rsidR="00413654" w:rsidRPr="00573E53" w:rsidRDefault="00413654" w:rsidP="00CC6533">
            <w:pPr>
              <w:rPr>
                <w:rFonts w:ascii="Times New Roman" w:eastAsia="Times New Roman" w:hAnsi="Times New Roman" w:cs="Times New Roman"/>
              </w:rPr>
            </w:pPr>
          </w:p>
        </w:tc>
        <w:tc>
          <w:tcPr>
            <w:tcW w:w="724" w:type="dxa"/>
          </w:tcPr>
          <w:p w14:paraId="7F5D7773" w14:textId="77777777" w:rsidR="00413654" w:rsidRPr="00573E53" w:rsidRDefault="00413654" w:rsidP="00CC6533">
            <w:pPr>
              <w:rPr>
                <w:rFonts w:ascii="Times New Roman" w:eastAsia="Times New Roman" w:hAnsi="Times New Roman" w:cs="Times New Roman"/>
              </w:rPr>
            </w:pPr>
          </w:p>
        </w:tc>
        <w:tc>
          <w:tcPr>
            <w:tcW w:w="724" w:type="dxa"/>
          </w:tcPr>
          <w:p w14:paraId="3FBC7EB3" w14:textId="77777777" w:rsidR="00413654" w:rsidRPr="00573E53" w:rsidRDefault="00413654" w:rsidP="00CC6533">
            <w:pPr>
              <w:rPr>
                <w:rFonts w:ascii="Times New Roman" w:eastAsia="Times New Roman" w:hAnsi="Times New Roman" w:cs="Times New Roman"/>
              </w:rPr>
            </w:pPr>
          </w:p>
        </w:tc>
        <w:tc>
          <w:tcPr>
            <w:tcW w:w="724" w:type="dxa"/>
          </w:tcPr>
          <w:p w14:paraId="3D555FAF" w14:textId="77777777" w:rsidR="00413654" w:rsidRPr="00573E53" w:rsidRDefault="00413654" w:rsidP="00CC6533">
            <w:pPr>
              <w:rPr>
                <w:rFonts w:ascii="Times New Roman" w:eastAsia="Times New Roman" w:hAnsi="Times New Roman" w:cs="Times New Roman"/>
              </w:rPr>
            </w:pPr>
          </w:p>
        </w:tc>
        <w:tc>
          <w:tcPr>
            <w:tcW w:w="608" w:type="dxa"/>
          </w:tcPr>
          <w:p w14:paraId="0F44A16E" w14:textId="77777777" w:rsidR="00413654" w:rsidRPr="00573E53" w:rsidRDefault="00413654" w:rsidP="00CC6533">
            <w:pPr>
              <w:rPr>
                <w:rFonts w:ascii="Times New Roman" w:eastAsia="Times New Roman" w:hAnsi="Times New Roman" w:cs="Times New Roman"/>
              </w:rPr>
            </w:pPr>
          </w:p>
        </w:tc>
        <w:tc>
          <w:tcPr>
            <w:tcW w:w="643" w:type="dxa"/>
          </w:tcPr>
          <w:p w14:paraId="56F1BF2B" w14:textId="27291FFB"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133FB608" w14:textId="6FBC9CA6"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0E37097B" w14:textId="31D27C8C"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70736C7A" w14:textId="5243A2E1"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08" w:type="dxa"/>
          </w:tcPr>
          <w:p w14:paraId="17157863" w14:textId="77777777" w:rsidR="00413654" w:rsidRPr="00573E53" w:rsidRDefault="00413654" w:rsidP="00CC6533">
            <w:pPr>
              <w:rPr>
                <w:rFonts w:ascii="Times New Roman" w:eastAsia="Times New Roman" w:hAnsi="Times New Roman" w:cs="Times New Roman"/>
              </w:rPr>
            </w:pPr>
          </w:p>
        </w:tc>
        <w:tc>
          <w:tcPr>
            <w:tcW w:w="643" w:type="dxa"/>
          </w:tcPr>
          <w:p w14:paraId="2DB82F61" w14:textId="77777777" w:rsidR="00413654" w:rsidRPr="00573E53" w:rsidRDefault="00413654" w:rsidP="00CC6533">
            <w:pPr>
              <w:rPr>
                <w:rFonts w:ascii="Times New Roman" w:eastAsia="Times New Roman" w:hAnsi="Times New Roman" w:cs="Times New Roman"/>
              </w:rPr>
            </w:pPr>
          </w:p>
        </w:tc>
        <w:tc>
          <w:tcPr>
            <w:tcW w:w="643" w:type="dxa"/>
          </w:tcPr>
          <w:p w14:paraId="0DFE65AC" w14:textId="77777777" w:rsidR="00413654" w:rsidRPr="00573E53" w:rsidRDefault="00413654" w:rsidP="00CC6533">
            <w:pPr>
              <w:rPr>
                <w:rFonts w:ascii="Times New Roman" w:eastAsia="Times New Roman" w:hAnsi="Times New Roman" w:cs="Times New Roman"/>
              </w:rPr>
            </w:pPr>
          </w:p>
        </w:tc>
      </w:tr>
      <w:tr w:rsidR="00413654" w:rsidRPr="00573E53" w14:paraId="6D0FE4C0" w14:textId="77777777" w:rsidTr="00CC6533">
        <w:tc>
          <w:tcPr>
            <w:tcW w:w="2328" w:type="dxa"/>
          </w:tcPr>
          <w:p w14:paraId="0ED6C333" w14:textId="3E56C657"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Prepare Research Presentation</w:t>
            </w:r>
          </w:p>
        </w:tc>
        <w:tc>
          <w:tcPr>
            <w:tcW w:w="602" w:type="dxa"/>
          </w:tcPr>
          <w:p w14:paraId="600B4448" w14:textId="77777777" w:rsidR="00413654" w:rsidRPr="00573E53" w:rsidRDefault="00413654" w:rsidP="00CC6533">
            <w:pPr>
              <w:rPr>
                <w:rFonts w:ascii="Times New Roman" w:eastAsia="Times New Roman" w:hAnsi="Times New Roman" w:cs="Times New Roman"/>
              </w:rPr>
            </w:pPr>
          </w:p>
        </w:tc>
        <w:tc>
          <w:tcPr>
            <w:tcW w:w="723" w:type="dxa"/>
          </w:tcPr>
          <w:p w14:paraId="2B47664F" w14:textId="77777777" w:rsidR="00413654" w:rsidRPr="00573E53" w:rsidRDefault="00413654" w:rsidP="00CC6533">
            <w:pPr>
              <w:rPr>
                <w:rFonts w:ascii="Times New Roman" w:eastAsia="Times New Roman" w:hAnsi="Times New Roman" w:cs="Times New Roman"/>
              </w:rPr>
            </w:pPr>
          </w:p>
        </w:tc>
        <w:tc>
          <w:tcPr>
            <w:tcW w:w="723" w:type="dxa"/>
          </w:tcPr>
          <w:p w14:paraId="6D2CAA9B" w14:textId="77777777" w:rsidR="00413654" w:rsidRPr="00573E53" w:rsidRDefault="00413654" w:rsidP="00CC6533">
            <w:pPr>
              <w:rPr>
                <w:rFonts w:ascii="Times New Roman" w:eastAsia="Times New Roman" w:hAnsi="Times New Roman" w:cs="Times New Roman"/>
              </w:rPr>
            </w:pPr>
          </w:p>
        </w:tc>
        <w:tc>
          <w:tcPr>
            <w:tcW w:w="724" w:type="dxa"/>
          </w:tcPr>
          <w:p w14:paraId="6599E834" w14:textId="77777777" w:rsidR="00413654" w:rsidRPr="00573E53" w:rsidRDefault="00413654" w:rsidP="00CC6533">
            <w:pPr>
              <w:rPr>
                <w:rFonts w:ascii="Times New Roman" w:eastAsia="Times New Roman" w:hAnsi="Times New Roman" w:cs="Times New Roman"/>
              </w:rPr>
            </w:pPr>
          </w:p>
        </w:tc>
        <w:tc>
          <w:tcPr>
            <w:tcW w:w="604" w:type="dxa"/>
          </w:tcPr>
          <w:p w14:paraId="5C6E024F" w14:textId="77777777" w:rsidR="00413654" w:rsidRPr="00573E53" w:rsidRDefault="00413654" w:rsidP="00CC6533">
            <w:pPr>
              <w:rPr>
                <w:rFonts w:ascii="Times New Roman" w:eastAsia="Times New Roman" w:hAnsi="Times New Roman" w:cs="Times New Roman"/>
              </w:rPr>
            </w:pPr>
          </w:p>
        </w:tc>
        <w:tc>
          <w:tcPr>
            <w:tcW w:w="724" w:type="dxa"/>
          </w:tcPr>
          <w:p w14:paraId="035B6E5D" w14:textId="77777777" w:rsidR="00413654" w:rsidRPr="00573E53" w:rsidRDefault="00413654" w:rsidP="00CC6533">
            <w:pPr>
              <w:rPr>
                <w:rFonts w:ascii="Times New Roman" w:eastAsia="Times New Roman" w:hAnsi="Times New Roman" w:cs="Times New Roman"/>
              </w:rPr>
            </w:pPr>
          </w:p>
        </w:tc>
        <w:tc>
          <w:tcPr>
            <w:tcW w:w="724" w:type="dxa"/>
          </w:tcPr>
          <w:p w14:paraId="65A59B35" w14:textId="77777777" w:rsidR="00413654" w:rsidRPr="00573E53" w:rsidRDefault="00413654" w:rsidP="00CC6533">
            <w:pPr>
              <w:rPr>
                <w:rFonts w:ascii="Times New Roman" w:eastAsia="Times New Roman" w:hAnsi="Times New Roman" w:cs="Times New Roman"/>
              </w:rPr>
            </w:pPr>
          </w:p>
        </w:tc>
        <w:tc>
          <w:tcPr>
            <w:tcW w:w="724" w:type="dxa"/>
          </w:tcPr>
          <w:p w14:paraId="1D402DA7" w14:textId="77777777" w:rsidR="00413654" w:rsidRPr="00573E53" w:rsidRDefault="00413654" w:rsidP="00CC6533">
            <w:pPr>
              <w:rPr>
                <w:rFonts w:ascii="Times New Roman" w:eastAsia="Times New Roman" w:hAnsi="Times New Roman" w:cs="Times New Roman"/>
              </w:rPr>
            </w:pPr>
          </w:p>
        </w:tc>
        <w:tc>
          <w:tcPr>
            <w:tcW w:w="608" w:type="dxa"/>
          </w:tcPr>
          <w:p w14:paraId="42241AA3" w14:textId="77777777" w:rsidR="00413654" w:rsidRPr="00573E53" w:rsidRDefault="00413654" w:rsidP="00CC6533">
            <w:pPr>
              <w:rPr>
                <w:rFonts w:ascii="Times New Roman" w:eastAsia="Times New Roman" w:hAnsi="Times New Roman" w:cs="Times New Roman"/>
              </w:rPr>
            </w:pPr>
          </w:p>
        </w:tc>
        <w:tc>
          <w:tcPr>
            <w:tcW w:w="643" w:type="dxa"/>
          </w:tcPr>
          <w:p w14:paraId="7E1EB72D" w14:textId="77777777" w:rsidR="00413654" w:rsidRPr="00573E53" w:rsidRDefault="00413654" w:rsidP="00CC6533">
            <w:pPr>
              <w:rPr>
                <w:rFonts w:ascii="Times New Roman" w:eastAsia="Times New Roman" w:hAnsi="Times New Roman" w:cs="Times New Roman"/>
              </w:rPr>
            </w:pPr>
          </w:p>
        </w:tc>
        <w:tc>
          <w:tcPr>
            <w:tcW w:w="643" w:type="dxa"/>
          </w:tcPr>
          <w:p w14:paraId="7B6642FD" w14:textId="77777777" w:rsidR="00413654" w:rsidRPr="00573E53" w:rsidRDefault="00413654" w:rsidP="00CC6533">
            <w:pPr>
              <w:rPr>
                <w:rFonts w:ascii="Times New Roman" w:eastAsia="Times New Roman" w:hAnsi="Times New Roman" w:cs="Times New Roman"/>
              </w:rPr>
            </w:pPr>
          </w:p>
        </w:tc>
        <w:tc>
          <w:tcPr>
            <w:tcW w:w="643" w:type="dxa"/>
          </w:tcPr>
          <w:p w14:paraId="1D24D7AD" w14:textId="7300E498"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2972D3C0" w14:textId="044E7DFA"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08" w:type="dxa"/>
          </w:tcPr>
          <w:p w14:paraId="353246AA" w14:textId="07CC8163"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64CDC065" w14:textId="77777777" w:rsidR="00413654" w:rsidRPr="00573E53" w:rsidRDefault="00413654" w:rsidP="00CC6533">
            <w:pPr>
              <w:rPr>
                <w:rFonts w:ascii="Times New Roman" w:eastAsia="Times New Roman" w:hAnsi="Times New Roman" w:cs="Times New Roman"/>
              </w:rPr>
            </w:pPr>
          </w:p>
        </w:tc>
        <w:tc>
          <w:tcPr>
            <w:tcW w:w="643" w:type="dxa"/>
          </w:tcPr>
          <w:p w14:paraId="445ADE53" w14:textId="77777777" w:rsidR="00413654" w:rsidRPr="00573E53" w:rsidRDefault="00413654" w:rsidP="00CC6533">
            <w:pPr>
              <w:rPr>
                <w:rFonts w:ascii="Times New Roman" w:eastAsia="Times New Roman" w:hAnsi="Times New Roman" w:cs="Times New Roman"/>
              </w:rPr>
            </w:pPr>
          </w:p>
        </w:tc>
      </w:tr>
      <w:tr w:rsidR="00413654" w:rsidRPr="00573E53" w14:paraId="139FD609" w14:textId="77777777" w:rsidTr="00CC6533">
        <w:tc>
          <w:tcPr>
            <w:tcW w:w="2328" w:type="dxa"/>
          </w:tcPr>
          <w:p w14:paraId="5DB591D2" w14:textId="3C09AB8F"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Finalize Research Paper</w:t>
            </w:r>
          </w:p>
        </w:tc>
        <w:tc>
          <w:tcPr>
            <w:tcW w:w="602" w:type="dxa"/>
          </w:tcPr>
          <w:p w14:paraId="19A81C5A" w14:textId="77777777" w:rsidR="00413654" w:rsidRPr="00573E53" w:rsidRDefault="00413654" w:rsidP="00CC6533">
            <w:pPr>
              <w:rPr>
                <w:rFonts w:ascii="Times New Roman" w:eastAsia="Times New Roman" w:hAnsi="Times New Roman" w:cs="Times New Roman"/>
              </w:rPr>
            </w:pPr>
          </w:p>
        </w:tc>
        <w:tc>
          <w:tcPr>
            <w:tcW w:w="723" w:type="dxa"/>
          </w:tcPr>
          <w:p w14:paraId="61547439" w14:textId="77777777" w:rsidR="00413654" w:rsidRPr="00573E53" w:rsidRDefault="00413654" w:rsidP="00CC6533">
            <w:pPr>
              <w:rPr>
                <w:rFonts w:ascii="Times New Roman" w:eastAsia="Times New Roman" w:hAnsi="Times New Roman" w:cs="Times New Roman"/>
              </w:rPr>
            </w:pPr>
          </w:p>
        </w:tc>
        <w:tc>
          <w:tcPr>
            <w:tcW w:w="723" w:type="dxa"/>
          </w:tcPr>
          <w:p w14:paraId="7FFB8C24" w14:textId="77777777" w:rsidR="00413654" w:rsidRPr="00573E53" w:rsidRDefault="00413654" w:rsidP="00CC6533">
            <w:pPr>
              <w:rPr>
                <w:rFonts w:ascii="Times New Roman" w:eastAsia="Times New Roman" w:hAnsi="Times New Roman" w:cs="Times New Roman"/>
              </w:rPr>
            </w:pPr>
          </w:p>
        </w:tc>
        <w:tc>
          <w:tcPr>
            <w:tcW w:w="724" w:type="dxa"/>
          </w:tcPr>
          <w:p w14:paraId="703C2E52" w14:textId="77777777" w:rsidR="00413654" w:rsidRPr="00573E53" w:rsidRDefault="00413654" w:rsidP="00CC6533">
            <w:pPr>
              <w:rPr>
                <w:rFonts w:ascii="Times New Roman" w:eastAsia="Times New Roman" w:hAnsi="Times New Roman" w:cs="Times New Roman"/>
              </w:rPr>
            </w:pPr>
          </w:p>
        </w:tc>
        <w:tc>
          <w:tcPr>
            <w:tcW w:w="604" w:type="dxa"/>
          </w:tcPr>
          <w:p w14:paraId="4FC9F9B2" w14:textId="77777777" w:rsidR="00413654" w:rsidRPr="00573E53" w:rsidRDefault="00413654" w:rsidP="00CC6533">
            <w:pPr>
              <w:rPr>
                <w:rFonts w:ascii="Times New Roman" w:eastAsia="Times New Roman" w:hAnsi="Times New Roman" w:cs="Times New Roman"/>
              </w:rPr>
            </w:pPr>
          </w:p>
        </w:tc>
        <w:tc>
          <w:tcPr>
            <w:tcW w:w="724" w:type="dxa"/>
          </w:tcPr>
          <w:p w14:paraId="127D0FE3" w14:textId="77777777" w:rsidR="00413654" w:rsidRPr="00573E53" w:rsidRDefault="00413654" w:rsidP="00CC6533">
            <w:pPr>
              <w:rPr>
                <w:rFonts w:ascii="Times New Roman" w:eastAsia="Times New Roman" w:hAnsi="Times New Roman" w:cs="Times New Roman"/>
              </w:rPr>
            </w:pPr>
          </w:p>
        </w:tc>
        <w:tc>
          <w:tcPr>
            <w:tcW w:w="724" w:type="dxa"/>
          </w:tcPr>
          <w:p w14:paraId="62D7325B" w14:textId="77777777" w:rsidR="00413654" w:rsidRPr="00573E53" w:rsidRDefault="00413654" w:rsidP="00CC6533">
            <w:pPr>
              <w:rPr>
                <w:rFonts w:ascii="Times New Roman" w:eastAsia="Times New Roman" w:hAnsi="Times New Roman" w:cs="Times New Roman"/>
              </w:rPr>
            </w:pPr>
          </w:p>
        </w:tc>
        <w:tc>
          <w:tcPr>
            <w:tcW w:w="724" w:type="dxa"/>
          </w:tcPr>
          <w:p w14:paraId="74B3C46B" w14:textId="77777777" w:rsidR="00413654" w:rsidRPr="00573E53" w:rsidRDefault="00413654" w:rsidP="00CC6533">
            <w:pPr>
              <w:rPr>
                <w:rFonts w:ascii="Times New Roman" w:eastAsia="Times New Roman" w:hAnsi="Times New Roman" w:cs="Times New Roman"/>
              </w:rPr>
            </w:pPr>
          </w:p>
        </w:tc>
        <w:tc>
          <w:tcPr>
            <w:tcW w:w="608" w:type="dxa"/>
          </w:tcPr>
          <w:p w14:paraId="2F832446" w14:textId="77777777" w:rsidR="00413654" w:rsidRPr="00573E53" w:rsidRDefault="00413654" w:rsidP="00CC6533">
            <w:pPr>
              <w:rPr>
                <w:rFonts w:ascii="Times New Roman" w:eastAsia="Times New Roman" w:hAnsi="Times New Roman" w:cs="Times New Roman"/>
              </w:rPr>
            </w:pPr>
          </w:p>
        </w:tc>
        <w:tc>
          <w:tcPr>
            <w:tcW w:w="643" w:type="dxa"/>
          </w:tcPr>
          <w:p w14:paraId="55135E61" w14:textId="77777777" w:rsidR="00413654" w:rsidRPr="00573E53" w:rsidRDefault="00413654" w:rsidP="00CC6533">
            <w:pPr>
              <w:rPr>
                <w:rFonts w:ascii="Times New Roman" w:eastAsia="Times New Roman" w:hAnsi="Times New Roman" w:cs="Times New Roman"/>
              </w:rPr>
            </w:pPr>
          </w:p>
        </w:tc>
        <w:tc>
          <w:tcPr>
            <w:tcW w:w="643" w:type="dxa"/>
          </w:tcPr>
          <w:p w14:paraId="63189DFB" w14:textId="77777777" w:rsidR="00413654" w:rsidRPr="00573E53" w:rsidRDefault="00413654" w:rsidP="00CC6533">
            <w:pPr>
              <w:rPr>
                <w:rFonts w:ascii="Times New Roman" w:eastAsia="Times New Roman" w:hAnsi="Times New Roman" w:cs="Times New Roman"/>
              </w:rPr>
            </w:pPr>
          </w:p>
        </w:tc>
        <w:tc>
          <w:tcPr>
            <w:tcW w:w="643" w:type="dxa"/>
          </w:tcPr>
          <w:p w14:paraId="427191DB" w14:textId="77777777" w:rsidR="00413654" w:rsidRPr="00573E53" w:rsidRDefault="00413654" w:rsidP="00CC6533">
            <w:pPr>
              <w:rPr>
                <w:rFonts w:ascii="Times New Roman" w:eastAsia="Times New Roman" w:hAnsi="Times New Roman" w:cs="Times New Roman"/>
              </w:rPr>
            </w:pPr>
          </w:p>
        </w:tc>
        <w:tc>
          <w:tcPr>
            <w:tcW w:w="643" w:type="dxa"/>
          </w:tcPr>
          <w:p w14:paraId="19F55913" w14:textId="77777777" w:rsidR="00413654" w:rsidRPr="00573E53" w:rsidRDefault="00413654" w:rsidP="00CC6533">
            <w:pPr>
              <w:rPr>
                <w:rFonts w:ascii="Times New Roman" w:eastAsia="Times New Roman" w:hAnsi="Times New Roman" w:cs="Times New Roman"/>
              </w:rPr>
            </w:pPr>
          </w:p>
        </w:tc>
        <w:tc>
          <w:tcPr>
            <w:tcW w:w="608" w:type="dxa"/>
          </w:tcPr>
          <w:p w14:paraId="7466F18F" w14:textId="4B8C58CE"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2C4DFBFA" w14:textId="6237A642"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46C87791" w14:textId="0BF22080"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r>
      <w:tr w:rsidR="00413654" w:rsidRPr="00573E53" w14:paraId="36F0ED1C" w14:textId="77777777" w:rsidTr="00CC6533">
        <w:tc>
          <w:tcPr>
            <w:tcW w:w="2328" w:type="dxa"/>
          </w:tcPr>
          <w:p w14:paraId="72BFE2DB" w14:textId="264615C4" w:rsidR="00413654" w:rsidRDefault="00413654" w:rsidP="00CC6533">
            <w:pPr>
              <w:rPr>
                <w:rFonts w:ascii="Times New Roman" w:eastAsia="Times New Roman" w:hAnsi="Times New Roman" w:cs="Times New Roman"/>
              </w:rPr>
            </w:pPr>
            <w:r>
              <w:rPr>
                <w:rFonts w:ascii="Times New Roman" w:eastAsia="Times New Roman" w:hAnsi="Times New Roman" w:cs="Times New Roman"/>
              </w:rPr>
              <w:t>Present Research Paper</w:t>
            </w:r>
          </w:p>
        </w:tc>
        <w:tc>
          <w:tcPr>
            <w:tcW w:w="602" w:type="dxa"/>
          </w:tcPr>
          <w:p w14:paraId="466EDA87" w14:textId="77777777" w:rsidR="00413654" w:rsidRPr="00573E53" w:rsidRDefault="00413654" w:rsidP="00CC6533">
            <w:pPr>
              <w:rPr>
                <w:rFonts w:ascii="Times New Roman" w:eastAsia="Times New Roman" w:hAnsi="Times New Roman" w:cs="Times New Roman"/>
              </w:rPr>
            </w:pPr>
          </w:p>
        </w:tc>
        <w:tc>
          <w:tcPr>
            <w:tcW w:w="723" w:type="dxa"/>
          </w:tcPr>
          <w:p w14:paraId="25C24755" w14:textId="77777777" w:rsidR="00413654" w:rsidRPr="00573E53" w:rsidRDefault="00413654" w:rsidP="00CC6533">
            <w:pPr>
              <w:rPr>
                <w:rFonts w:ascii="Times New Roman" w:eastAsia="Times New Roman" w:hAnsi="Times New Roman" w:cs="Times New Roman"/>
              </w:rPr>
            </w:pPr>
          </w:p>
        </w:tc>
        <w:tc>
          <w:tcPr>
            <w:tcW w:w="723" w:type="dxa"/>
          </w:tcPr>
          <w:p w14:paraId="29375D00" w14:textId="77777777" w:rsidR="00413654" w:rsidRPr="00573E53" w:rsidRDefault="00413654" w:rsidP="00CC6533">
            <w:pPr>
              <w:rPr>
                <w:rFonts w:ascii="Times New Roman" w:eastAsia="Times New Roman" w:hAnsi="Times New Roman" w:cs="Times New Roman"/>
              </w:rPr>
            </w:pPr>
          </w:p>
        </w:tc>
        <w:tc>
          <w:tcPr>
            <w:tcW w:w="724" w:type="dxa"/>
          </w:tcPr>
          <w:p w14:paraId="4BF789AA" w14:textId="77777777" w:rsidR="00413654" w:rsidRPr="00573E53" w:rsidRDefault="00413654" w:rsidP="00CC6533">
            <w:pPr>
              <w:rPr>
                <w:rFonts w:ascii="Times New Roman" w:eastAsia="Times New Roman" w:hAnsi="Times New Roman" w:cs="Times New Roman"/>
              </w:rPr>
            </w:pPr>
          </w:p>
        </w:tc>
        <w:tc>
          <w:tcPr>
            <w:tcW w:w="604" w:type="dxa"/>
          </w:tcPr>
          <w:p w14:paraId="72690F3A" w14:textId="77777777" w:rsidR="00413654" w:rsidRPr="00573E53" w:rsidRDefault="00413654" w:rsidP="00CC6533">
            <w:pPr>
              <w:rPr>
                <w:rFonts w:ascii="Times New Roman" w:eastAsia="Times New Roman" w:hAnsi="Times New Roman" w:cs="Times New Roman"/>
              </w:rPr>
            </w:pPr>
          </w:p>
        </w:tc>
        <w:tc>
          <w:tcPr>
            <w:tcW w:w="724" w:type="dxa"/>
          </w:tcPr>
          <w:p w14:paraId="437A276B" w14:textId="77777777" w:rsidR="00413654" w:rsidRPr="00573E53" w:rsidRDefault="00413654" w:rsidP="00CC6533">
            <w:pPr>
              <w:rPr>
                <w:rFonts w:ascii="Times New Roman" w:eastAsia="Times New Roman" w:hAnsi="Times New Roman" w:cs="Times New Roman"/>
              </w:rPr>
            </w:pPr>
          </w:p>
        </w:tc>
        <w:tc>
          <w:tcPr>
            <w:tcW w:w="724" w:type="dxa"/>
          </w:tcPr>
          <w:p w14:paraId="40471DBF" w14:textId="77777777" w:rsidR="00413654" w:rsidRPr="00573E53" w:rsidRDefault="00413654" w:rsidP="00CC6533">
            <w:pPr>
              <w:rPr>
                <w:rFonts w:ascii="Times New Roman" w:eastAsia="Times New Roman" w:hAnsi="Times New Roman" w:cs="Times New Roman"/>
              </w:rPr>
            </w:pPr>
          </w:p>
        </w:tc>
        <w:tc>
          <w:tcPr>
            <w:tcW w:w="724" w:type="dxa"/>
          </w:tcPr>
          <w:p w14:paraId="034CF51E" w14:textId="77777777" w:rsidR="00413654" w:rsidRPr="00573E53" w:rsidRDefault="00413654" w:rsidP="00CC6533">
            <w:pPr>
              <w:rPr>
                <w:rFonts w:ascii="Times New Roman" w:eastAsia="Times New Roman" w:hAnsi="Times New Roman" w:cs="Times New Roman"/>
              </w:rPr>
            </w:pPr>
          </w:p>
        </w:tc>
        <w:tc>
          <w:tcPr>
            <w:tcW w:w="608" w:type="dxa"/>
          </w:tcPr>
          <w:p w14:paraId="3A643360" w14:textId="77777777" w:rsidR="00413654" w:rsidRPr="00573E53" w:rsidRDefault="00413654" w:rsidP="00CC6533">
            <w:pPr>
              <w:rPr>
                <w:rFonts w:ascii="Times New Roman" w:eastAsia="Times New Roman" w:hAnsi="Times New Roman" w:cs="Times New Roman"/>
              </w:rPr>
            </w:pPr>
          </w:p>
        </w:tc>
        <w:tc>
          <w:tcPr>
            <w:tcW w:w="643" w:type="dxa"/>
          </w:tcPr>
          <w:p w14:paraId="3113BB8D" w14:textId="77777777" w:rsidR="00413654" w:rsidRPr="00573E53" w:rsidRDefault="00413654" w:rsidP="00CC6533">
            <w:pPr>
              <w:rPr>
                <w:rFonts w:ascii="Times New Roman" w:eastAsia="Times New Roman" w:hAnsi="Times New Roman" w:cs="Times New Roman"/>
              </w:rPr>
            </w:pPr>
          </w:p>
        </w:tc>
        <w:tc>
          <w:tcPr>
            <w:tcW w:w="643" w:type="dxa"/>
          </w:tcPr>
          <w:p w14:paraId="5D0EDA40" w14:textId="77777777" w:rsidR="00413654" w:rsidRPr="00573E53" w:rsidRDefault="00413654" w:rsidP="00CC6533">
            <w:pPr>
              <w:rPr>
                <w:rFonts w:ascii="Times New Roman" w:eastAsia="Times New Roman" w:hAnsi="Times New Roman" w:cs="Times New Roman"/>
              </w:rPr>
            </w:pPr>
          </w:p>
        </w:tc>
        <w:tc>
          <w:tcPr>
            <w:tcW w:w="643" w:type="dxa"/>
          </w:tcPr>
          <w:p w14:paraId="1DD7B4C6" w14:textId="77777777" w:rsidR="00413654" w:rsidRPr="00573E53" w:rsidRDefault="00413654" w:rsidP="00CC6533">
            <w:pPr>
              <w:rPr>
                <w:rFonts w:ascii="Times New Roman" w:eastAsia="Times New Roman" w:hAnsi="Times New Roman" w:cs="Times New Roman"/>
              </w:rPr>
            </w:pPr>
          </w:p>
        </w:tc>
        <w:tc>
          <w:tcPr>
            <w:tcW w:w="643" w:type="dxa"/>
          </w:tcPr>
          <w:p w14:paraId="773EDC81" w14:textId="77777777" w:rsidR="00413654" w:rsidRPr="00573E53" w:rsidRDefault="00413654" w:rsidP="00CC6533">
            <w:pPr>
              <w:rPr>
                <w:rFonts w:ascii="Times New Roman" w:eastAsia="Times New Roman" w:hAnsi="Times New Roman" w:cs="Times New Roman"/>
              </w:rPr>
            </w:pPr>
          </w:p>
        </w:tc>
        <w:tc>
          <w:tcPr>
            <w:tcW w:w="608" w:type="dxa"/>
          </w:tcPr>
          <w:p w14:paraId="419E3321" w14:textId="62D57EE7"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6D1C52FA" w14:textId="33724ACC"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c>
          <w:tcPr>
            <w:tcW w:w="643" w:type="dxa"/>
          </w:tcPr>
          <w:p w14:paraId="72A8206D" w14:textId="42AC36A5" w:rsidR="00413654" w:rsidRPr="00573E53" w:rsidRDefault="006008A2" w:rsidP="00CC6533">
            <w:pPr>
              <w:rPr>
                <w:rFonts w:ascii="Times New Roman" w:eastAsia="Times New Roman" w:hAnsi="Times New Roman" w:cs="Times New Roman"/>
              </w:rPr>
            </w:pPr>
            <w:r>
              <w:rPr>
                <w:rFonts w:ascii="Times New Roman" w:eastAsia="Times New Roman" w:hAnsi="Times New Roman" w:cs="Times New Roman"/>
              </w:rPr>
              <w:t>X</w:t>
            </w:r>
          </w:p>
        </w:tc>
      </w:tr>
    </w:tbl>
    <w:p w14:paraId="03043AD6" w14:textId="77777777" w:rsidR="00CC6533" w:rsidRPr="00CC6533" w:rsidRDefault="00CC6533" w:rsidP="00CC6533">
      <w:pPr>
        <w:spacing w:after="0"/>
        <w:rPr>
          <w:rFonts w:ascii="Times New Roman" w:eastAsia="Times New Roman" w:hAnsi="Times New Roman" w:cs="Times New Roman"/>
          <w:b/>
          <w:bCs/>
        </w:rPr>
      </w:pPr>
      <w:r w:rsidRPr="39FA99D3">
        <w:rPr>
          <w:rFonts w:ascii="Times New Roman" w:eastAsia="Times New Roman" w:hAnsi="Times New Roman" w:cs="Times New Roman"/>
          <w:b/>
          <w:bCs/>
        </w:rPr>
        <w:t>TIMELINE</w:t>
      </w:r>
    </w:p>
    <w:p w14:paraId="37DCC7C4" w14:textId="77777777" w:rsidR="00573E53" w:rsidRDefault="00573E53" w:rsidP="39FA99D3">
      <w:pPr>
        <w:spacing w:after="0"/>
        <w:rPr>
          <w:rFonts w:ascii="Times New Roman" w:eastAsia="Times New Roman" w:hAnsi="Times New Roman" w:cs="Times New Roman"/>
          <w:b/>
          <w:bCs/>
        </w:rPr>
      </w:pPr>
    </w:p>
    <w:p w14:paraId="1A4345D0" w14:textId="77777777" w:rsidR="00CC6533" w:rsidRDefault="00CC6533" w:rsidP="00CC6533">
      <w:pPr>
        <w:jc w:val="center"/>
        <w:rPr>
          <w:rFonts w:ascii="Times New Roman" w:eastAsia="Times New Roman" w:hAnsi="Times New Roman" w:cs="Times New Roman"/>
          <w:b/>
          <w:bCs/>
        </w:rPr>
      </w:pPr>
      <w:r w:rsidRPr="39FA99D3">
        <w:rPr>
          <w:rFonts w:ascii="Times New Roman" w:eastAsia="Times New Roman" w:hAnsi="Times New Roman" w:cs="Times New Roman"/>
          <w:b/>
          <w:bCs/>
        </w:rPr>
        <w:t>Figure 2: Research Project Activities Schedule</w:t>
      </w:r>
    </w:p>
    <w:p w14:paraId="73F44678" w14:textId="1A0B2024" w:rsidR="00573E53" w:rsidRDefault="00573E53" w:rsidP="39FA99D3">
      <w:pPr>
        <w:spacing w:after="0"/>
        <w:rPr>
          <w:rFonts w:ascii="Times New Roman" w:eastAsia="Times New Roman" w:hAnsi="Times New Roman" w:cs="Times New Roman"/>
          <w:b/>
          <w:bCs/>
        </w:rPr>
        <w:sectPr w:rsidR="00573E53" w:rsidSect="00573E53">
          <w:pgSz w:w="15840" w:h="12240" w:orient="landscape"/>
          <w:pgMar w:top="1440" w:right="1440" w:bottom="1440" w:left="1440" w:header="720" w:footer="720" w:gutter="0"/>
          <w:cols w:space="720"/>
          <w:docGrid w:linePitch="360"/>
        </w:sectPr>
      </w:pPr>
    </w:p>
    <w:p w14:paraId="6CD70D92" w14:textId="61D36262" w:rsidR="00731BA0" w:rsidRPr="00573E53" w:rsidRDefault="00AF46EE" w:rsidP="39FA99D3">
      <w:pPr>
        <w:spacing w:after="0"/>
        <w:rPr>
          <w:rFonts w:ascii="Times New Roman" w:eastAsia="Times New Roman" w:hAnsi="Times New Roman" w:cs="Times New Roman"/>
          <w:b/>
          <w:bCs/>
          <w:lang w:val="sv-SE"/>
        </w:rPr>
      </w:pPr>
      <w:r w:rsidRPr="00573E53">
        <w:rPr>
          <w:rFonts w:ascii="Times New Roman" w:eastAsia="Times New Roman" w:hAnsi="Times New Roman" w:cs="Times New Roman"/>
          <w:b/>
          <w:bCs/>
          <w:lang w:val="sv-SE"/>
        </w:rPr>
        <w:lastRenderedPageBreak/>
        <w:t>REFERENCES</w:t>
      </w:r>
    </w:p>
    <w:p w14:paraId="5DE18288" w14:textId="77777777" w:rsidR="00120A2C" w:rsidRPr="00120A2C" w:rsidRDefault="008552AA" w:rsidP="00120A2C">
      <w:pPr>
        <w:pStyle w:val="Bibliography"/>
        <w:rPr>
          <w:rFonts w:ascii="Times New Roman" w:hAnsi="Times New Roman" w:cs="Times New Roman"/>
          <w:lang w:val="en-GB"/>
        </w:rPr>
      </w:pPr>
      <w:r w:rsidRPr="39FA99D3">
        <w:rPr>
          <w:b/>
          <w:bCs/>
        </w:rPr>
        <w:fldChar w:fldCharType="begin"/>
      </w:r>
      <w:r w:rsidR="009D4452">
        <w:rPr>
          <w:b/>
          <w:bCs/>
          <w:lang w:val="sv-SE"/>
        </w:rPr>
        <w:instrText xml:space="preserve"> ADDIN ZOTERO_BIBL {"uncited":[],"omitted":[],"custom":[]} CSL_BIBLIOGRAPHY </w:instrText>
      </w:r>
      <w:r w:rsidRPr="39FA99D3">
        <w:rPr>
          <w:b/>
          <w:bCs/>
        </w:rPr>
        <w:fldChar w:fldCharType="separate"/>
      </w:r>
      <w:proofErr w:type="spellStart"/>
      <w:r w:rsidR="00120A2C" w:rsidRPr="00120A2C">
        <w:rPr>
          <w:rFonts w:ascii="Times New Roman" w:hAnsi="Times New Roman" w:cs="Times New Roman"/>
          <w:lang w:val="sv-SE"/>
        </w:rPr>
        <w:t>Abioye</w:t>
      </w:r>
      <w:proofErr w:type="spellEnd"/>
      <w:r w:rsidR="00120A2C" w:rsidRPr="00120A2C">
        <w:rPr>
          <w:rFonts w:ascii="Times New Roman" w:hAnsi="Times New Roman" w:cs="Times New Roman"/>
          <w:lang w:val="sv-SE"/>
        </w:rPr>
        <w:t xml:space="preserve">, S. O., </w:t>
      </w:r>
      <w:proofErr w:type="spellStart"/>
      <w:r w:rsidR="00120A2C" w:rsidRPr="00120A2C">
        <w:rPr>
          <w:rFonts w:ascii="Times New Roman" w:hAnsi="Times New Roman" w:cs="Times New Roman"/>
          <w:lang w:val="sv-SE"/>
        </w:rPr>
        <w:t>Oyedele</w:t>
      </w:r>
      <w:proofErr w:type="spellEnd"/>
      <w:r w:rsidR="00120A2C" w:rsidRPr="00120A2C">
        <w:rPr>
          <w:rFonts w:ascii="Times New Roman" w:hAnsi="Times New Roman" w:cs="Times New Roman"/>
          <w:lang w:val="sv-SE"/>
        </w:rPr>
        <w:t xml:space="preserve">, L. O., </w:t>
      </w:r>
      <w:proofErr w:type="spellStart"/>
      <w:r w:rsidR="00120A2C" w:rsidRPr="00120A2C">
        <w:rPr>
          <w:rFonts w:ascii="Times New Roman" w:hAnsi="Times New Roman" w:cs="Times New Roman"/>
          <w:lang w:val="sv-SE"/>
        </w:rPr>
        <w:t>Akanbi</w:t>
      </w:r>
      <w:proofErr w:type="spellEnd"/>
      <w:r w:rsidR="00120A2C" w:rsidRPr="00120A2C">
        <w:rPr>
          <w:rFonts w:ascii="Times New Roman" w:hAnsi="Times New Roman" w:cs="Times New Roman"/>
          <w:lang w:val="sv-SE"/>
        </w:rPr>
        <w:t xml:space="preserve">, L., </w:t>
      </w:r>
      <w:proofErr w:type="spellStart"/>
      <w:r w:rsidR="00120A2C" w:rsidRPr="00120A2C">
        <w:rPr>
          <w:rFonts w:ascii="Times New Roman" w:hAnsi="Times New Roman" w:cs="Times New Roman"/>
          <w:lang w:val="sv-SE"/>
        </w:rPr>
        <w:t>Ajayi</w:t>
      </w:r>
      <w:proofErr w:type="spellEnd"/>
      <w:r w:rsidR="00120A2C" w:rsidRPr="00120A2C">
        <w:rPr>
          <w:rFonts w:ascii="Times New Roman" w:hAnsi="Times New Roman" w:cs="Times New Roman"/>
          <w:lang w:val="sv-SE"/>
        </w:rPr>
        <w:t xml:space="preserve">, A., </w:t>
      </w:r>
      <w:proofErr w:type="spellStart"/>
      <w:r w:rsidR="00120A2C" w:rsidRPr="00120A2C">
        <w:rPr>
          <w:rFonts w:ascii="Times New Roman" w:hAnsi="Times New Roman" w:cs="Times New Roman"/>
          <w:lang w:val="sv-SE"/>
        </w:rPr>
        <w:t>Davila</w:t>
      </w:r>
      <w:proofErr w:type="spellEnd"/>
      <w:r w:rsidR="00120A2C" w:rsidRPr="00120A2C">
        <w:rPr>
          <w:rFonts w:ascii="Times New Roman" w:hAnsi="Times New Roman" w:cs="Times New Roman"/>
          <w:lang w:val="sv-SE"/>
        </w:rPr>
        <w:t xml:space="preserve"> Delgado, J. M., </w:t>
      </w:r>
      <w:proofErr w:type="spellStart"/>
      <w:r w:rsidR="00120A2C" w:rsidRPr="00120A2C">
        <w:rPr>
          <w:rFonts w:ascii="Times New Roman" w:hAnsi="Times New Roman" w:cs="Times New Roman"/>
          <w:lang w:val="sv-SE"/>
        </w:rPr>
        <w:t>Bilal</w:t>
      </w:r>
      <w:proofErr w:type="spellEnd"/>
      <w:r w:rsidR="00120A2C" w:rsidRPr="00120A2C">
        <w:rPr>
          <w:rFonts w:ascii="Times New Roman" w:hAnsi="Times New Roman" w:cs="Times New Roman"/>
          <w:lang w:val="sv-SE"/>
        </w:rPr>
        <w:t xml:space="preserve">, M., </w:t>
      </w:r>
      <w:proofErr w:type="spellStart"/>
      <w:r w:rsidR="00120A2C" w:rsidRPr="00120A2C">
        <w:rPr>
          <w:rFonts w:ascii="Times New Roman" w:hAnsi="Times New Roman" w:cs="Times New Roman"/>
          <w:lang w:val="sv-SE"/>
        </w:rPr>
        <w:t>Akinade</w:t>
      </w:r>
      <w:proofErr w:type="spellEnd"/>
      <w:r w:rsidR="00120A2C" w:rsidRPr="00120A2C">
        <w:rPr>
          <w:rFonts w:ascii="Times New Roman" w:hAnsi="Times New Roman" w:cs="Times New Roman"/>
          <w:lang w:val="sv-SE"/>
        </w:rPr>
        <w:t xml:space="preserve">, O. O., &amp; Ahmed, A. (2021). </w:t>
      </w:r>
      <w:r w:rsidR="00120A2C" w:rsidRPr="00120A2C">
        <w:rPr>
          <w:rFonts w:ascii="Times New Roman" w:hAnsi="Times New Roman" w:cs="Times New Roman"/>
          <w:lang w:val="en-GB"/>
        </w:rPr>
        <w:t xml:space="preserve">Artificial intelligence in the construction industry: A review of present status, </w:t>
      </w:r>
      <w:proofErr w:type="gramStart"/>
      <w:r w:rsidR="00120A2C" w:rsidRPr="00120A2C">
        <w:rPr>
          <w:rFonts w:ascii="Times New Roman" w:hAnsi="Times New Roman" w:cs="Times New Roman"/>
          <w:lang w:val="en-GB"/>
        </w:rPr>
        <w:t>opportunities</w:t>
      </w:r>
      <w:proofErr w:type="gramEnd"/>
      <w:r w:rsidR="00120A2C" w:rsidRPr="00120A2C">
        <w:rPr>
          <w:rFonts w:ascii="Times New Roman" w:hAnsi="Times New Roman" w:cs="Times New Roman"/>
          <w:lang w:val="en-GB"/>
        </w:rPr>
        <w:t xml:space="preserve"> and future challenges. </w:t>
      </w:r>
      <w:r w:rsidR="00120A2C" w:rsidRPr="00120A2C">
        <w:rPr>
          <w:rFonts w:ascii="Times New Roman" w:hAnsi="Times New Roman" w:cs="Times New Roman"/>
          <w:i/>
          <w:iCs/>
          <w:lang w:val="en-GB"/>
        </w:rPr>
        <w:t>Journal of Building Engineering</w:t>
      </w:r>
      <w:r w:rsidR="00120A2C" w:rsidRPr="00120A2C">
        <w:rPr>
          <w:rFonts w:ascii="Times New Roman" w:hAnsi="Times New Roman" w:cs="Times New Roman"/>
          <w:lang w:val="en-GB"/>
        </w:rPr>
        <w:t xml:space="preserve">, </w:t>
      </w:r>
      <w:r w:rsidR="00120A2C" w:rsidRPr="00120A2C">
        <w:rPr>
          <w:rFonts w:ascii="Times New Roman" w:hAnsi="Times New Roman" w:cs="Times New Roman"/>
          <w:i/>
          <w:iCs/>
          <w:lang w:val="en-GB"/>
        </w:rPr>
        <w:t>44</w:t>
      </w:r>
      <w:r w:rsidR="00120A2C" w:rsidRPr="00120A2C">
        <w:rPr>
          <w:rFonts w:ascii="Times New Roman" w:hAnsi="Times New Roman" w:cs="Times New Roman"/>
          <w:lang w:val="en-GB"/>
        </w:rPr>
        <w:t>, 103299. https://doi.org/10.1016/j.jobe.2021.103299</w:t>
      </w:r>
    </w:p>
    <w:p w14:paraId="2F5975D9" w14:textId="77777777" w:rsidR="00120A2C" w:rsidRPr="00120A2C" w:rsidRDefault="00120A2C" w:rsidP="00120A2C">
      <w:pPr>
        <w:pStyle w:val="Bibliography"/>
        <w:rPr>
          <w:rFonts w:ascii="Times New Roman" w:hAnsi="Times New Roman" w:cs="Times New Roman"/>
          <w:lang w:val="en-GB"/>
        </w:rPr>
      </w:pPr>
      <w:proofErr w:type="spellStart"/>
      <w:r w:rsidRPr="00120A2C">
        <w:rPr>
          <w:rFonts w:ascii="Times New Roman" w:hAnsi="Times New Roman" w:cs="Times New Roman"/>
          <w:lang w:val="en-GB"/>
        </w:rPr>
        <w:t>Azhar</w:t>
      </w:r>
      <w:proofErr w:type="spellEnd"/>
      <w:r w:rsidRPr="00120A2C">
        <w:rPr>
          <w:rFonts w:ascii="Times New Roman" w:hAnsi="Times New Roman" w:cs="Times New Roman"/>
          <w:lang w:val="en-GB"/>
        </w:rPr>
        <w:t xml:space="preserve">, S., &amp; </w:t>
      </w:r>
      <w:proofErr w:type="spellStart"/>
      <w:r w:rsidRPr="00120A2C">
        <w:rPr>
          <w:rFonts w:ascii="Times New Roman" w:hAnsi="Times New Roman" w:cs="Times New Roman"/>
          <w:lang w:val="en-GB"/>
        </w:rPr>
        <w:t>Abeln</w:t>
      </w:r>
      <w:proofErr w:type="spellEnd"/>
      <w:r w:rsidRPr="00120A2C">
        <w:rPr>
          <w:rFonts w:ascii="Times New Roman" w:hAnsi="Times New Roman" w:cs="Times New Roman"/>
          <w:lang w:val="en-GB"/>
        </w:rPr>
        <w:t xml:space="preserve">, J. M. (2014). Investigating Social Media Applications for the Construction Industry. </w:t>
      </w:r>
      <w:r w:rsidRPr="00120A2C">
        <w:rPr>
          <w:rFonts w:ascii="Times New Roman" w:hAnsi="Times New Roman" w:cs="Times New Roman"/>
          <w:i/>
          <w:iCs/>
          <w:lang w:val="en-GB"/>
        </w:rPr>
        <w:t>Procedia Engineering</w:t>
      </w:r>
      <w:r w:rsidRPr="00120A2C">
        <w:rPr>
          <w:rFonts w:ascii="Times New Roman" w:hAnsi="Times New Roman" w:cs="Times New Roman"/>
          <w:lang w:val="en-GB"/>
        </w:rPr>
        <w:t xml:space="preserve">, </w:t>
      </w:r>
      <w:r w:rsidRPr="00120A2C">
        <w:rPr>
          <w:rFonts w:ascii="Times New Roman" w:hAnsi="Times New Roman" w:cs="Times New Roman"/>
          <w:i/>
          <w:iCs/>
          <w:lang w:val="en-GB"/>
        </w:rPr>
        <w:t>85</w:t>
      </w:r>
      <w:r w:rsidRPr="00120A2C">
        <w:rPr>
          <w:rFonts w:ascii="Times New Roman" w:hAnsi="Times New Roman" w:cs="Times New Roman"/>
          <w:lang w:val="en-GB"/>
        </w:rPr>
        <w:t>, 42–51. https://doi.org/10.1016/j.proeng.2014.10.527</w:t>
      </w:r>
    </w:p>
    <w:p w14:paraId="160AC287" w14:textId="77777777" w:rsidR="00120A2C" w:rsidRPr="00120A2C" w:rsidRDefault="00120A2C" w:rsidP="00120A2C">
      <w:pPr>
        <w:pStyle w:val="Bibliography"/>
        <w:rPr>
          <w:rFonts w:ascii="Times New Roman" w:hAnsi="Times New Roman" w:cs="Times New Roman"/>
          <w:lang w:val="en-GB"/>
        </w:rPr>
      </w:pPr>
      <w:r w:rsidRPr="00120A2C">
        <w:rPr>
          <w:rFonts w:ascii="Times New Roman" w:hAnsi="Times New Roman" w:cs="Times New Roman"/>
          <w:lang w:val="en-GB"/>
        </w:rPr>
        <w:t xml:space="preserve">Deshpande, A., &amp; Kumar, M. (2018). </w:t>
      </w:r>
      <w:r w:rsidRPr="00120A2C">
        <w:rPr>
          <w:rFonts w:ascii="Times New Roman" w:hAnsi="Times New Roman" w:cs="Times New Roman"/>
          <w:i/>
          <w:iCs/>
          <w:lang w:val="en-GB"/>
        </w:rPr>
        <w:t>Artificial Intelligence for Big Data: Complete guide to automating Big Data solutions using Artificial Intelligence techniques</w:t>
      </w:r>
      <w:r w:rsidRPr="00120A2C">
        <w:rPr>
          <w:rFonts w:ascii="Times New Roman" w:hAnsi="Times New Roman" w:cs="Times New Roman"/>
          <w:lang w:val="en-GB"/>
        </w:rPr>
        <w:t xml:space="preserve">. </w:t>
      </w:r>
      <w:proofErr w:type="spellStart"/>
      <w:r w:rsidRPr="00120A2C">
        <w:rPr>
          <w:rFonts w:ascii="Times New Roman" w:hAnsi="Times New Roman" w:cs="Times New Roman"/>
          <w:lang w:val="en-GB"/>
        </w:rPr>
        <w:t>Packt</w:t>
      </w:r>
      <w:proofErr w:type="spellEnd"/>
      <w:r w:rsidRPr="00120A2C">
        <w:rPr>
          <w:rFonts w:ascii="Times New Roman" w:hAnsi="Times New Roman" w:cs="Times New Roman"/>
          <w:lang w:val="en-GB"/>
        </w:rPr>
        <w:t xml:space="preserve"> Publishing Ltd.</w:t>
      </w:r>
    </w:p>
    <w:p w14:paraId="35D56D77" w14:textId="77777777" w:rsidR="00120A2C" w:rsidRPr="00120A2C" w:rsidRDefault="00120A2C" w:rsidP="00120A2C">
      <w:pPr>
        <w:pStyle w:val="Bibliography"/>
        <w:rPr>
          <w:rFonts w:ascii="Times New Roman" w:hAnsi="Times New Roman" w:cs="Times New Roman"/>
          <w:lang w:val="en-GB"/>
        </w:rPr>
      </w:pPr>
      <w:r w:rsidRPr="00120A2C">
        <w:rPr>
          <w:rFonts w:ascii="Times New Roman" w:hAnsi="Times New Roman" w:cs="Times New Roman"/>
          <w:lang w:val="en-GB"/>
        </w:rPr>
        <w:t xml:space="preserve">Duffy, P. (2008). Using </w:t>
      </w:r>
      <w:proofErr w:type="spellStart"/>
      <w:r w:rsidRPr="00120A2C">
        <w:rPr>
          <w:rFonts w:ascii="Times New Roman" w:hAnsi="Times New Roman" w:cs="Times New Roman"/>
          <w:lang w:val="en-GB"/>
        </w:rPr>
        <w:t>youtube</w:t>
      </w:r>
      <w:proofErr w:type="spellEnd"/>
      <w:r w:rsidRPr="00120A2C">
        <w:rPr>
          <w:rFonts w:ascii="Times New Roman" w:hAnsi="Times New Roman" w:cs="Times New Roman"/>
          <w:lang w:val="en-GB"/>
        </w:rPr>
        <w:t xml:space="preserve">: Strategies for using new media in teaching and learning. In </w:t>
      </w:r>
      <w:r w:rsidRPr="00120A2C">
        <w:rPr>
          <w:rFonts w:ascii="Times New Roman" w:hAnsi="Times New Roman" w:cs="Times New Roman"/>
          <w:i/>
          <w:iCs/>
          <w:lang w:val="en-GB"/>
        </w:rPr>
        <w:t>Enhancing Learning Through Technology</w:t>
      </w:r>
      <w:r w:rsidRPr="00120A2C">
        <w:rPr>
          <w:rFonts w:ascii="Times New Roman" w:hAnsi="Times New Roman" w:cs="Times New Roman"/>
          <w:lang w:val="en-GB"/>
        </w:rPr>
        <w:t xml:space="preserve"> (pp. 31–43). WORLD SCIENTIFIC. https://doi.org/10.1142/9789812799456_0003</w:t>
      </w:r>
    </w:p>
    <w:p w14:paraId="57D53F74" w14:textId="77777777" w:rsidR="00120A2C" w:rsidRPr="00120A2C" w:rsidRDefault="00120A2C" w:rsidP="00120A2C">
      <w:pPr>
        <w:pStyle w:val="Bibliography"/>
        <w:rPr>
          <w:rFonts w:ascii="Times New Roman" w:hAnsi="Times New Roman" w:cs="Times New Roman"/>
          <w:lang w:val="en-GB"/>
        </w:rPr>
      </w:pPr>
      <w:proofErr w:type="spellStart"/>
      <w:r w:rsidRPr="00120A2C">
        <w:rPr>
          <w:rFonts w:ascii="Times New Roman" w:hAnsi="Times New Roman" w:cs="Times New Roman"/>
          <w:lang w:val="sv-SE"/>
        </w:rPr>
        <w:t>Iqbal</w:t>
      </w:r>
      <w:proofErr w:type="spellEnd"/>
      <w:r w:rsidRPr="00120A2C">
        <w:rPr>
          <w:rFonts w:ascii="Times New Roman" w:hAnsi="Times New Roman" w:cs="Times New Roman"/>
          <w:lang w:val="sv-SE"/>
        </w:rPr>
        <w:t xml:space="preserve">, T., Khan, M., </w:t>
      </w:r>
      <w:proofErr w:type="spellStart"/>
      <w:r w:rsidRPr="00120A2C">
        <w:rPr>
          <w:rFonts w:ascii="Times New Roman" w:hAnsi="Times New Roman" w:cs="Times New Roman"/>
          <w:lang w:val="sv-SE"/>
        </w:rPr>
        <w:t>Taveter</w:t>
      </w:r>
      <w:proofErr w:type="spellEnd"/>
      <w:r w:rsidRPr="00120A2C">
        <w:rPr>
          <w:rFonts w:ascii="Times New Roman" w:hAnsi="Times New Roman" w:cs="Times New Roman"/>
          <w:lang w:val="sv-SE"/>
        </w:rPr>
        <w:t xml:space="preserve">, K., &amp; </w:t>
      </w:r>
      <w:proofErr w:type="spellStart"/>
      <w:r w:rsidRPr="00120A2C">
        <w:rPr>
          <w:rFonts w:ascii="Times New Roman" w:hAnsi="Times New Roman" w:cs="Times New Roman"/>
          <w:lang w:val="sv-SE"/>
        </w:rPr>
        <w:t>Seyff</w:t>
      </w:r>
      <w:proofErr w:type="spellEnd"/>
      <w:r w:rsidRPr="00120A2C">
        <w:rPr>
          <w:rFonts w:ascii="Times New Roman" w:hAnsi="Times New Roman" w:cs="Times New Roman"/>
          <w:lang w:val="sv-SE"/>
        </w:rPr>
        <w:t xml:space="preserve">, N. (2021). </w:t>
      </w:r>
      <w:r w:rsidRPr="00120A2C">
        <w:rPr>
          <w:rFonts w:ascii="Times New Roman" w:hAnsi="Times New Roman" w:cs="Times New Roman"/>
          <w:lang w:val="en-GB"/>
        </w:rPr>
        <w:t xml:space="preserve">Mining Reddit as a New Source for Software Requirements. </w:t>
      </w:r>
      <w:r w:rsidRPr="00120A2C">
        <w:rPr>
          <w:rFonts w:ascii="Times New Roman" w:hAnsi="Times New Roman" w:cs="Times New Roman"/>
          <w:i/>
          <w:iCs/>
          <w:lang w:val="en-GB"/>
        </w:rPr>
        <w:t>2021 IEEE 29th International Requirements Engineering Conference (RE)</w:t>
      </w:r>
      <w:r w:rsidRPr="00120A2C">
        <w:rPr>
          <w:rFonts w:ascii="Times New Roman" w:hAnsi="Times New Roman" w:cs="Times New Roman"/>
          <w:lang w:val="en-GB"/>
        </w:rPr>
        <w:t>, 128–138. https://doi.org/10.1109/RE51729.2021.00019</w:t>
      </w:r>
    </w:p>
    <w:p w14:paraId="2AF01B16" w14:textId="77777777" w:rsidR="00120A2C" w:rsidRPr="00120A2C" w:rsidRDefault="00120A2C" w:rsidP="00120A2C">
      <w:pPr>
        <w:pStyle w:val="Bibliography"/>
        <w:rPr>
          <w:rFonts w:ascii="Times New Roman" w:hAnsi="Times New Roman" w:cs="Times New Roman"/>
          <w:lang w:val="en-GB"/>
        </w:rPr>
      </w:pPr>
      <w:r w:rsidRPr="00120A2C">
        <w:rPr>
          <w:rFonts w:ascii="Times New Roman" w:hAnsi="Times New Roman" w:cs="Times New Roman"/>
          <w:lang w:val="en-GB"/>
        </w:rPr>
        <w:t xml:space="preserve">Morgan, D. L. (2023). Exploring the Use of Artificial Intelligence for Qualitative Data Analysis: The Case of </w:t>
      </w:r>
      <w:proofErr w:type="spellStart"/>
      <w:r w:rsidRPr="00120A2C">
        <w:rPr>
          <w:rFonts w:ascii="Times New Roman" w:hAnsi="Times New Roman" w:cs="Times New Roman"/>
          <w:lang w:val="en-GB"/>
        </w:rPr>
        <w:t>ChatGPT</w:t>
      </w:r>
      <w:proofErr w:type="spellEnd"/>
      <w:r w:rsidRPr="00120A2C">
        <w:rPr>
          <w:rFonts w:ascii="Times New Roman" w:hAnsi="Times New Roman" w:cs="Times New Roman"/>
          <w:lang w:val="en-GB"/>
        </w:rPr>
        <w:t xml:space="preserve">. </w:t>
      </w:r>
      <w:r w:rsidRPr="00120A2C">
        <w:rPr>
          <w:rFonts w:ascii="Times New Roman" w:hAnsi="Times New Roman" w:cs="Times New Roman"/>
          <w:i/>
          <w:iCs/>
          <w:lang w:val="en-GB"/>
        </w:rPr>
        <w:t>International Journal of Qualitative Methods</w:t>
      </w:r>
      <w:r w:rsidRPr="00120A2C">
        <w:rPr>
          <w:rFonts w:ascii="Times New Roman" w:hAnsi="Times New Roman" w:cs="Times New Roman"/>
          <w:lang w:val="en-GB"/>
        </w:rPr>
        <w:t xml:space="preserve">, </w:t>
      </w:r>
      <w:r w:rsidRPr="00120A2C">
        <w:rPr>
          <w:rFonts w:ascii="Times New Roman" w:hAnsi="Times New Roman" w:cs="Times New Roman"/>
          <w:i/>
          <w:iCs/>
          <w:lang w:val="en-GB"/>
        </w:rPr>
        <w:t>22</w:t>
      </w:r>
      <w:r w:rsidRPr="00120A2C">
        <w:rPr>
          <w:rFonts w:ascii="Times New Roman" w:hAnsi="Times New Roman" w:cs="Times New Roman"/>
          <w:lang w:val="en-GB"/>
        </w:rPr>
        <w:t>, 16094069231211248. https://doi.org/10.1177/16094069231211248</w:t>
      </w:r>
    </w:p>
    <w:p w14:paraId="584BDB94" w14:textId="77777777" w:rsidR="00120A2C" w:rsidRPr="00120A2C" w:rsidRDefault="00120A2C" w:rsidP="00120A2C">
      <w:pPr>
        <w:pStyle w:val="Bibliography"/>
        <w:rPr>
          <w:rFonts w:ascii="Times New Roman" w:hAnsi="Times New Roman" w:cs="Times New Roman"/>
          <w:lang w:val="en-GB"/>
        </w:rPr>
      </w:pPr>
      <w:r w:rsidRPr="00120A2C">
        <w:rPr>
          <w:rFonts w:ascii="Times New Roman" w:hAnsi="Times New Roman" w:cs="Times New Roman"/>
          <w:lang w:val="en-GB"/>
        </w:rPr>
        <w:t xml:space="preserve">Nasir, A. R., &amp; </w:t>
      </w:r>
      <w:proofErr w:type="spellStart"/>
      <w:r w:rsidRPr="00120A2C">
        <w:rPr>
          <w:rFonts w:ascii="Times New Roman" w:hAnsi="Times New Roman" w:cs="Times New Roman"/>
          <w:lang w:val="en-GB"/>
        </w:rPr>
        <w:t>Bargstädt</w:t>
      </w:r>
      <w:proofErr w:type="spellEnd"/>
      <w:r w:rsidRPr="00120A2C">
        <w:rPr>
          <w:rFonts w:ascii="Times New Roman" w:hAnsi="Times New Roman" w:cs="Times New Roman"/>
          <w:lang w:val="en-GB"/>
        </w:rPr>
        <w:t xml:space="preserve">, H.-J. (2017). An Approach to Develop Video Tutorials for Construction Tasks. </w:t>
      </w:r>
      <w:r w:rsidRPr="00120A2C">
        <w:rPr>
          <w:rFonts w:ascii="Times New Roman" w:hAnsi="Times New Roman" w:cs="Times New Roman"/>
          <w:i/>
          <w:iCs/>
          <w:lang w:val="en-GB"/>
        </w:rPr>
        <w:t>Procedia Engineering</w:t>
      </w:r>
      <w:r w:rsidRPr="00120A2C">
        <w:rPr>
          <w:rFonts w:ascii="Times New Roman" w:hAnsi="Times New Roman" w:cs="Times New Roman"/>
          <w:lang w:val="en-GB"/>
        </w:rPr>
        <w:t xml:space="preserve">, </w:t>
      </w:r>
      <w:r w:rsidRPr="00120A2C">
        <w:rPr>
          <w:rFonts w:ascii="Times New Roman" w:hAnsi="Times New Roman" w:cs="Times New Roman"/>
          <w:i/>
          <w:iCs/>
          <w:lang w:val="en-GB"/>
        </w:rPr>
        <w:t>196</w:t>
      </w:r>
      <w:r w:rsidRPr="00120A2C">
        <w:rPr>
          <w:rFonts w:ascii="Times New Roman" w:hAnsi="Times New Roman" w:cs="Times New Roman"/>
          <w:lang w:val="en-GB"/>
        </w:rPr>
        <w:t>, 1088–1097. https://doi.org/10.1016/j.proeng.2017.08.066</w:t>
      </w:r>
    </w:p>
    <w:p w14:paraId="7133ACA2" w14:textId="77777777" w:rsidR="00120A2C" w:rsidRPr="00120A2C" w:rsidRDefault="00120A2C" w:rsidP="00120A2C">
      <w:pPr>
        <w:pStyle w:val="Bibliography"/>
        <w:rPr>
          <w:rFonts w:ascii="Times New Roman" w:hAnsi="Times New Roman" w:cs="Times New Roman"/>
          <w:lang w:val="en-GB"/>
        </w:rPr>
      </w:pPr>
      <w:r w:rsidRPr="00120A2C">
        <w:rPr>
          <w:rFonts w:ascii="Times New Roman" w:hAnsi="Times New Roman" w:cs="Times New Roman"/>
          <w:lang w:val="en-GB"/>
        </w:rPr>
        <w:t xml:space="preserve">Reddit. (2024). </w:t>
      </w:r>
      <w:r w:rsidRPr="00120A2C">
        <w:rPr>
          <w:rFonts w:ascii="Times New Roman" w:hAnsi="Times New Roman" w:cs="Times New Roman"/>
          <w:i/>
          <w:iCs/>
          <w:lang w:val="en-GB"/>
        </w:rPr>
        <w:t>Dive into anything</w:t>
      </w:r>
      <w:r w:rsidRPr="00120A2C">
        <w:rPr>
          <w:rFonts w:ascii="Times New Roman" w:hAnsi="Times New Roman" w:cs="Times New Roman"/>
          <w:lang w:val="en-GB"/>
        </w:rPr>
        <w:t>. https://redditinc.com/</w:t>
      </w:r>
    </w:p>
    <w:p w14:paraId="6672A3F5" w14:textId="77777777" w:rsidR="00120A2C" w:rsidRPr="00120A2C" w:rsidRDefault="00120A2C" w:rsidP="00120A2C">
      <w:pPr>
        <w:pStyle w:val="Bibliography"/>
        <w:rPr>
          <w:rFonts w:ascii="Times New Roman" w:hAnsi="Times New Roman" w:cs="Times New Roman"/>
          <w:lang w:val="en-GB"/>
        </w:rPr>
      </w:pPr>
      <w:r w:rsidRPr="00120A2C">
        <w:rPr>
          <w:rFonts w:ascii="Times New Roman" w:hAnsi="Times New Roman" w:cs="Times New Roman"/>
          <w:lang w:val="en-GB"/>
        </w:rPr>
        <w:lastRenderedPageBreak/>
        <w:t xml:space="preserve">Tang, L., Zhang, Y., Dai, F., Yoon, Y., Song, Y., &amp; Sharma, R. S. (2017). Social Media Data Analytics for the U.S. Construction Industry: Preliminary Study on Twitter. </w:t>
      </w:r>
      <w:r w:rsidRPr="00120A2C">
        <w:rPr>
          <w:rFonts w:ascii="Times New Roman" w:hAnsi="Times New Roman" w:cs="Times New Roman"/>
          <w:i/>
          <w:iCs/>
          <w:lang w:val="en-GB"/>
        </w:rPr>
        <w:t>Journal of Management in Engineering</w:t>
      </w:r>
      <w:r w:rsidRPr="00120A2C">
        <w:rPr>
          <w:rFonts w:ascii="Times New Roman" w:hAnsi="Times New Roman" w:cs="Times New Roman"/>
          <w:lang w:val="en-GB"/>
        </w:rPr>
        <w:t xml:space="preserve">, </w:t>
      </w:r>
      <w:r w:rsidRPr="00120A2C">
        <w:rPr>
          <w:rFonts w:ascii="Times New Roman" w:hAnsi="Times New Roman" w:cs="Times New Roman"/>
          <w:i/>
          <w:iCs/>
          <w:lang w:val="en-GB"/>
        </w:rPr>
        <w:t>33</w:t>
      </w:r>
      <w:r w:rsidRPr="00120A2C">
        <w:rPr>
          <w:rFonts w:ascii="Times New Roman" w:hAnsi="Times New Roman" w:cs="Times New Roman"/>
          <w:lang w:val="en-GB"/>
        </w:rPr>
        <w:t>(6), 04017038. https://doi.org/10.1061/(ASCE)ME.1943-5479.0000554</w:t>
      </w:r>
    </w:p>
    <w:p w14:paraId="5708D76D" w14:textId="77777777" w:rsidR="00120A2C" w:rsidRPr="00120A2C" w:rsidRDefault="00120A2C" w:rsidP="00120A2C">
      <w:pPr>
        <w:pStyle w:val="Bibliography"/>
        <w:rPr>
          <w:rFonts w:ascii="Times New Roman" w:hAnsi="Times New Roman" w:cs="Times New Roman"/>
          <w:lang w:val="en-GB"/>
        </w:rPr>
      </w:pPr>
      <w:r w:rsidRPr="00120A2C">
        <w:rPr>
          <w:rFonts w:ascii="Times New Roman" w:hAnsi="Times New Roman" w:cs="Times New Roman"/>
          <w:lang w:val="en-GB"/>
        </w:rPr>
        <w:t xml:space="preserve">Uddin, M. K. S. (2024). </w:t>
      </w:r>
      <w:r w:rsidRPr="00120A2C">
        <w:rPr>
          <w:rFonts w:ascii="Times New Roman" w:hAnsi="Times New Roman" w:cs="Times New Roman"/>
          <w:i/>
          <w:iCs/>
          <w:lang w:val="en-GB"/>
        </w:rPr>
        <w:t>A Review of Utilizing Natural Language Processing and Ai for Advanced Data Visualization in Real-time Analytics</w:t>
      </w:r>
      <w:r w:rsidRPr="00120A2C">
        <w:rPr>
          <w:rFonts w:ascii="Times New Roman" w:hAnsi="Times New Roman" w:cs="Times New Roman"/>
          <w:lang w:val="en-GB"/>
        </w:rPr>
        <w:t xml:space="preserve"> (SSRN Scholarly Paper No. 4993556). Social Science Research Network. https://doi.org/10.62304/ijmisds.v1i04.185</w:t>
      </w:r>
    </w:p>
    <w:p w14:paraId="093D603F" w14:textId="77777777" w:rsidR="00120A2C" w:rsidRPr="00120A2C" w:rsidRDefault="00120A2C" w:rsidP="00120A2C">
      <w:pPr>
        <w:pStyle w:val="Bibliography"/>
        <w:rPr>
          <w:rFonts w:ascii="Times New Roman" w:hAnsi="Times New Roman" w:cs="Times New Roman"/>
          <w:lang w:val="en-GB"/>
        </w:rPr>
      </w:pPr>
      <w:proofErr w:type="spellStart"/>
      <w:r w:rsidRPr="00120A2C">
        <w:rPr>
          <w:rFonts w:ascii="Times New Roman" w:hAnsi="Times New Roman" w:cs="Times New Roman"/>
          <w:lang w:val="en-GB"/>
        </w:rPr>
        <w:t>Yalamati</w:t>
      </w:r>
      <w:proofErr w:type="spellEnd"/>
      <w:r w:rsidRPr="00120A2C">
        <w:rPr>
          <w:rFonts w:ascii="Times New Roman" w:hAnsi="Times New Roman" w:cs="Times New Roman"/>
          <w:lang w:val="en-GB"/>
        </w:rPr>
        <w:t xml:space="preserve">, S., &amp; </w:t>
      </w:r>
      <w:proofErr w:type="spellStart"/>
      <w:r w:rsidRPr="00120A2C">
        <w:rPr>
          <w:rFonts w:ascii="Times New Roman" w:hAnsi="Times New Roman" w:cs="Times New Roman"/>
          <w:lang w:val="en-GB"/>
        </w:rPr>
        <w:t>Batchu</w:t>
      </w:r>
      <w:proofErr w:type="spellEnd"/>
      <w:r w:rsidRPr="00120A2C">
        <w:rPr>
          <w:rFonts w:ascii="Times New Roman" w:hAnsi="Times New Roman" w:cs="Times New Roman"/>
          <w:lang w:val="en-GB"/>
        </w:rPr>
        <w:t xml:space="preserve">, R. K. (2024). Smart Data Processing: Unleashing the Power of AI and ML. In </w:t>
      </w:r>
      <w:r w:rsidRPr="00120A2C">
        <w:rPr>
          <w:rFonts w:ascii="Times New Roman" w:hAnsi="Times New Roman" w:cs="Times New Roman"/>
          <w:i/>
          <w:iCs/>
          <w:lang w:val="en-GB"/>
        </w:rPr>
        <w:t xml:space="preserve">Practical Applications of Data Processing, Algorithms, and </w:t>
      </w:r>
      <w:proofErr w:type="spellStart"/>
      <w:r w:rsidRPr="00120A2C">
        <w:rPr>
          <w:rFonts w:ascii="Times New Roman" w:hAnsi="Times New Roman" w:cs="Times New Roman"/>
          <w:i/>
          <w:iCs/>
          <w:lang w:val="en-GB"/>
        </w:rPr>
        <w:t>Modeling</w:t>
      </w:r>
      <w:proofErr w:type="spellEnd"/>
      <w:r w:rsidRPr="00120A2C">
        <w:rPr>
          <w:rFonts w:ascii="Times New Roman" w:hAnsi="Times New Roman" w:cs="Times New Roman"/>
          <w:lang w:val="en-GB"/>
        </w:rPr>
        <w:t xml:space="preserve"> (pp. 205–221). IGI Global Scientific Publishing. https://doi.org/10.4018/979-8-3693-2909-2.ch016</w:t>
      </w:r>
    </w:p>
    <w:p w14:paraId="12A1F6BB" w14:textId="77777777" w:rsidR="00120A2C" w:rsidRPr="00120A2C" w:rsidRDefault="00120A2C" w:rsidP="00120A2C">
      <w:pPr>
        <w:pStyle w:val="Bibliography"/>
        <w:rPr>
          <w:rFonts w:ascii="Times New Roman" w:hAnsi="Times New Roman" w:cs="Times New Roman"/>
          <w:lang w:val="en-GB"/>
        </w:rPr>
      </w:pPr>
      <w:r w:rsidRPr="00120A2C">
        <w:rPr>
          <w:rFonts w:ascii="Times New Roman" w:hAnsi="Times New Roman" w:cs="Times New Roman"/>
          <w:lang w:val="en-GB"/>
        </w:rPr>
        <w:t xml:space="preserve">Zeng, D., Chen, H., </w:t>
      </w:r>
      <w:proofErr w:type="spellStart"/>
      <w:r w:rsidRPr="00120A2C">
        <w:rPr>
          <w:rFonts w:ascii="Times New Roman" w:hAnsi="Times New Roman" w:cs="Times New Roman"/>
          <w:lang w:val="en-GB"/>
        </w:rPr>
        <w:t>Lusch</w:t>
      </w:r>
      <w:proofErr w:type="spellEnd"/>
      <w:r w:rsidRPr="00120A2C">
        <w:rPr>
          <w:rFonts w:ascii="Times New Roman" w:hAnsi="Times New Roman" w:cs="Times New Roman"/>
          <w:lang w:val="en-GB"/>
        </w:rPr>
        <w:t xml:space="preserve">, R., &amp; Li, S.-H. (2010). Social Media Analytics and Intelligence. </w:t>
      </w:r>
      <w:r w:rsidRPr="00120A2C">
        <w:rPr>
          <w:rFonts w:ascii="Times New Roman" w:hAnsi="Times New Roman" w:cs="Times New Roman"/>
          <w:i/>
          <w:iCs/>
          <w:lang w:val="en-GB"/>
        </w:rPr>
        <w:t>IEEE Intelligent Systems</w:t>
      </w:r>
      <w:r w:rsidRPr="00120A2C">
        <w:rPr>
          <w:rFonts w:ascii="Times New Roman" w:hAnsi="Times New Roman" w:cs="Times New Roman"/>
          <w:lang w:val="en-GB"/>
        </w:rPr>
        <w:t xml:space="preserve">, </w:t>
      </w:r>
      <w:r w:rsidRPr="00120A2C">
        <w:rPr>
          <w:rFonts w:ascii="Times New Roman" w:hAnsi="Times New Roman" w:cs="Times New Roman"/>
          <w:i/>
          <w:iCs/>
          <w:lang w:val="en-GB"/>
        </w:rPr>
        <w:t>25</w:t>
      </w:r>
      <w:r w:rsidRPr="00120A2C">
        <w:rPr>
          <w:rFonts w:ascii="Times New Roman" w:hAnsi="Times New Roman" w:cs="Times New Roman"/>
          <w:lang w:val="en-GB"/>
        </w:rPr>
        <w:t>(6), 13–16. IEEE Intelligent Systems. https://doi.org/10.1109/MIS.2010.151</w:t>
      </w:r>
    </w:p>
    <w:p w14:paraId="7E767197" w14:textId="6A830CFE" w:rsidR="00AF46EE" w:rsidRDefault="008552AA" w:rsidP="00120A2C">
      <w:pPr>
        <w:pStyle w:val="Bibliography"/>
        <w:rPr>
          <w:rFonts w:ascii="Times New Roman" w:eastAsia="Times New Roman" w:hAnsi="Times New Roman" w:cs="Times New Roman"/>
          <w:b/>
          <w:bCs/>
        </w:rPr>
      </w:pPr>
      <w:r w:rsidRPr="39FA99D3">
        <w:rPr>
          <w:b/>
          <w:bCs/>
        </w:rPr>
        <w:fldChar w:fldCharType="end"/>
      </w:r>
    </w:p>
    <w:p w14:paraId="6D3DC5BA" w14:textId="19DC794D" w:rsidR="00D17B43" w:rsidRPr="00AF46EE" w:rsidRDefault="00D17B43" w:rsidP="39FA99D3">
      <w:pPr>
        <w:spacing w:after="0"/>
        <w:rPr>
          <w:rFonts w:ascii="Times New Roman" w:eastAsia="Times New Roman" w:hAnsi="Times New Roman" w:cs="Times New Roman"/>
          <w:b/>
          <w:bCs/>
        </w:rPr>
      </w:pPr>
    </w:p>
    <w:sectPr w:rsidR="00D17B43" w:rsidRPr="00AF46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da Ferding" w:date="2025-01-10T14:20:00Z" w:initials="IF">
    <w:p w14:paraId="60915A67" w14:textId="1102B7D2" w:rsidR="00573E53" w:rsidRDefault="00573E53" w:rsidP="00573E53">
      <w:pPr>
        <w:pStyle w:val="CommentText"/>
      </w:pPr>
      <w:r>
        <w:rPr>
          <w:rStyle w:val="CommentReference"/>
        </w:rPr>
        <w:annotationRef/>
      </w:r>
      <w:r>
        <w:t xml:space="preserve">Note: </w:t>
      </w:r>
      <w:r>
        <w:rPr>
          <w:b/>
          <w:bCs/>
        </w:rPr>
        <w:t>Reddit + Youtube + AI =&gt; Insights =&gt; Decision Making =&gt; $$$</w:t>
      </w:r>
    </w:p>
  </w:comment>
  <w:comment w:id="2" w:author="Ida Ferding" w:date="2025-01-10T14:20:00Z" w:initials="IF">
    <w:p w14:paraId="030A596F" w14:textId="77777777" w:rsidR="00573E53" w:rsidRDefault="00573E53">
      <w:r>
        <w:rPr>
          <w:rStyle w:val="CommentReference"/>
        </w:rPr>
        <w:annotationRef/>
      </w:r>
      <w:r>
        <w:rPr>
          <w:sz w:val="20"/>
          <w:szCs w:val="20"/>
        </w:rPr>
        <w:t>∑      Why we doing this?</w:t>
      </w:r>
    </w:p>
    <w:p w14:paraId="3F15B7FD" w14:textId="77777777" w:rsidR="00573E53" w:rsidRDefault="00573E53">
      <w:r>
        <w:rPr>
          <w:sz w:val="20"/>
          <w:szCs w:val="20"/>
        </w:rPr>
        <w:t>∑      Explain (NOUNS):</w:t>
      </w:r>
    </w:p>
    <w:p w14:paraId="3F403563" w14:textId="77777777" w:rsidR="00573E53" w:rsidRDefault="00573E53">
      <w:r>
        <w:rPr>
          <w:sz w:val="20"/>
          <w:szCs w:val="20"/>
        </w:rPr>
        <w:t>1.     What is Reddit? Why we use it?</w:t>
      </w:r>
    </w:p>
    <w:p w14:paraId="1D4CE498" w14:textId="77777777" w:rsidR="00573E53" w:rsidRDefault="00573E53">
      <w:r>
        <w:rPr>
          <w:sz w:val="20"/>
          <w:szCs w:val="20"/>
        </w:rPr>
        <w:t>2.     What is Youtube? Why we use it?</w:t>
      </w:r>
    </w:p>
    <w:p w14:paraId="29EA5597" w14:textId="77777777" w:rsidR="00573E53" w:rsidRDefault="00573E53">
      <w:r>
        <w:rPr>
          <w:sz w:val="20"/>
          <w:szCs w:val="20"/>
        </w:rPr>
        <w:t>3.     What is AI? Why we use it?</w:t>
      </w:r>
    </w:p>
    <w:p w14:paraId="0E863F05" w14:textId="1DE24871" w:rsidR="00573E53" w:rsidRDefault="00573E53" w:rsidP="00573E53">
      <w:pPr>
        <w:pStyle w:val="CommentText"/>
      </w:pPr>
      <w:r>
        <w:t>∑      What people did in the past are ABCDFG…. However, they are not effective because ABCDFG… Therefore we…..</w:t>
      </w:r>
    </w:p>
  </w:comment>
  <w:comment w:id="5" w:author="Ida Ferding" w:date="2025-01-12T09:38:00Z" w:initials="IF">
    <w:p w14:paraId="09BB27CA" w14:textId="77777777" w:rsidR="008B46C8" w:rsidRDefault="008B46C8">
      <w:r>
        <w:rPr>
          <w:rStyle w:val="CommentReference"/>
        </w:rPr>
        <w:annotationRef/>
      </w:r>
      <w:r>
        <w:rPr>
          <w:sz w:val="20"/>
          <w:szCs w:val="20"/>
        </w:rPr>
        <w:t>∑      Insights from the Data (Savela et al., 2024)</w:t>
      </w:r>
    </w:p>
    <w:p w14:paraId="6BF222F5" w14:textId="77777777" w:rsidR="008B46C8" w:rsidRDefault="008B46C8">
      <w:r>
        <w:rPr>
          <w:sz w:val="20"/>
          <w:szCs w:val="20"/>
        </w:rPr>
        <w:t>∑      Support Decision making</w:t>
      </w:r>
    </w:p>
    <w:p w14:paraId="43340225" w14:textId="77777777" w:rsidR="008B46C8" w:rsidRDefault="008B46C8">
      <w:r>
        <w:rPr>
          <w:sz w:val="20"/>
          <w:szCs w:val="20"/>
        </w:rPr>
        <w:t>∑      Predict construction trends?</w:t>
      </w:r>
    </w:p>
    <w:p w14:paraId="3D432A12" w14:textId="77777777" w:rsidR="008B46C8" w:rsidRDefault="008B46C8">
      <w:r>
        <w:rPr>
          <w:sz w:val="20"/>
          <w:szCs w:val="20"/>
        </w:rPr>
        <w:t>∑      Leverage results in training?</w:t>
      </w:r>
    </w:p>
    <w:p w14:paraId="54B1CC34" w14:textId="77777777" w:rsidR="008B46C8" w:rsidRDefault="008B46C8">
      <w:r>
        <w:rPr>
          <w:sz w:val="20"/>
          <w:szCs w:val="20"/>
        </w:rPr>
        <w:t>∑      Etc.</w:t>
      </w:r>
    </w:p>
    <w:p w14:paraId="6E6C9D9F" w14:textId="43F3D4A9" w:rsidR="008B46C8" w:rsidRDefault="008B46C8" w:rsidP="008B46C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915A67" w15:done="0"/>
  <w15:commentEx w15:paraId="0E863F05" w15:done="0"/>
  <w15:commentEx w15:paraId="6E6C9D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2BAB2A" w16cex:dateUtc="2025-01-10T19:20:00Z"/>
  <w16cex:commentExtensible w16cex:durableId="2B2BAB36" w16cex:dateUtc="2025-01-10T19:20:00Z"/>
  <w16cex:commentExtensible w16cex:durableId="2B2E0C2E" w16cex:dateUtc="2025-01-12T1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915A67" w16cid:durableId="2B2BAB2A"/>
  <w16cid:commentId w16cid:paraId="0E863F05" w16cid:durableId="2B2BAB36"/>
  <w16cid:commentId w16cid:paraId="6E6C9D9F" w16cid:durableId="2B2E0C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j0nTrNfe" int2:invalidationBookmarkName="" int2:hashCode="nPes2G2C+H/4QY" int2:id="cs1fVO8D">
      <int2:state int2:value="Rejected" int2:type="WordDesignerDefaultAnnotation"/>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E44474"/>
    <w:multiLevelType w:val="multilevel"/>
    <w:tmpl w:val="C38E997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415A6B"/>
    <w:multiLevelType w:val="multilevel"/>
    <w:tmpl w:val="C38E997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85B75AA"/>
    <w:multiLevelType w:val="hybridMultilevel"/>
    <w:tmpl w:val="B14C3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837072"/>
    <w:multiLevelType w:val="hybridMultilevel"/>
    <w:tmpl w:val="25B03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D61628"/>
    <w:multiLevelType w:val="hybridMultilevel"/>
    <w:tmpl w:val="72385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A550814"/>
    <w:multiLevelType w:val="multilevel"/>
    <w:tmpl w:val="0F988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1034712"/>
    <w:multiLevelType w:val="multilevel"/>
    <w:tmpl w:val="C38E997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18F56D0"/>
    <w:multiLevelType w:val="multilevel"/>
    <w:tmpl w:val="C38E997C"/>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FFA6D29"/>
    <w:multiLevelType w:val="hybridMultilevel"/>
    <w:tmpl w:val="FBD84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BA7E2B"/>
    <w:multiLevelType w:val="hybridMultilevel"/>
    <w:tmpl w:val="2FA8B5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4A6429C"/>
    <w:multiLevelType w:val="multilevel"/>
    <w:tmpl w:val="46CECB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10"/>
  </w:num>
  <w:num w:numId="3">
    <w:abstractNumId w:val="5"/>
  </w:num>
  <w:num w:numId="4">
    <w:abstractNumId w:val="2"/>
  </w:num>
  <w:num w:numId="5">
    <w:abstractNumId w:val="1"/>
  </w:num>
  <w:num w:numId="6">
    <w:abstractNumId w:val="7"/>
  </w:num>
  <w:num w:numId="7">
    <w:abstractNumId w:val="0"/>
  </w:num>
  <w:num w:numId="8">
    <w:abstractNumId w:val="6"/>
  </w:num>
  <w:num w:numId="9">
    <w:abstractNumId w:val="3"/>
  </w:num>
  <w:num w:numId="10">
    <w:abstractNumId w:val="9"/>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da Ferding">
    <w15:presenceInfo w15:providerId="AD" w15:userId="S::ikferding6920@eagle.fgcu.edu::c50a0f20-8ec4-40b7-ae24-5533bc92ef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38E"/>
    <w:rsid w:val="000A592B"/>
    <w:rsid w:val="00120A2C"/>
    <w:rsid w:val="00122395"/>
    <w:rsid w:val="00127420"/>
    <w:rsid w:val="00160EED"/>
    <w:rsid w:val="0016668C"/>
    <w:rsid w:val="001943FB"/>
    <w:rsid w:val="00194E48"/>
    <w:rsid w:val="001F6C7D"/>
    <w:rsid w:val="002057CD"/>
    <w:rsid w:val="00214DA0"/>
    <w:rsid w:val="00220826"/>
    <w:rsid w:val="00220D9A"/>
    <w:rsid w:val="0025417E"/>
    <w:rsid w:val="00283BB1"/>
    <w:rsid w:val="00291434"/>
    <w:rsid w:val="002B119B"/>
    <w:rsid w:val="00312508"/>
    <w:rsid w:val="00316B7F"/>
    <w:rsid w:val="00351715"/>
    <w:rsid w:val="003546A2"/>
    <w:rsid w:val="00354780"/>
    <w:rsid w:val="003C1BD8"/>
    <w:rsid w:val="003C7B99"/>
    <w:rsid w:val="00413654"/>
    <w:rsid w:val="004309C9"/>
    <w:rsid w:val="00433823"/>
    <w:rsid w:val="0045564D"/>
    <w:rsid w:val="00504828"/>
    <w:rsid w:val="005100F7"/>
    <w:rsid w:val="00512202"/>
    <w:rsid w:val="00530472"/>
    <w:rsid w:val="005308A3"/>
    <w:rsid w:val="005606EB"/>
    <w:rsid w:val="0056593A"/>
    <w:rsid w:val="00573E53"/>
    <w:rsid w:val="00575771"/>
    <w:rsid w:val="005C03A0"/>
    <w:rsid w:val="005C3F0D"/>
    <w:rsid w:val="005E458A"/>
    <w:rsid w:val="006008A2"/>
    <w:rsid w:val="00622230"/>
    <w:rsid w:val="006343AA"/>
    <w:rsid w:val="0063614D"/>
    <w:rsid w:val="00653730"/>
    <w:rsid w:val="0065392C"/>
    <w:rsid w:val="00662DDA"/>
    <w:rsid w:val="00665320"/>
    <w:rsid w:val="00677CFD"/>
    <w:rsid w:val="006820C5"/>
    <w:rsid w:val="006D5BE6"/>
    <w:rsid w:val="006D7A22"/>
    <w:rsid w:val="00731BA0"/>
    <w:rsid w:val="0079350D"/>
    <w:rsid w:val="007A2130"/>
    <w:rsid w:val="007A3ADE"/>
    <w:rsid w:val="007B6FC3"/>
    <w:rsid w:val="007D1F02"/>
    <w:rsid w:val="008539A1"/>
    <w:rsid w:val="008552AA"/>
    <w:rsid w:val="00862824"/>
    <w:rsid w:val="00866CD4"/>
    <w:rsid w:val="0086730A"/>
    <w:rsid w:val="008A1933"/>
    <w:rsid w:val="008B2001"/>
    <w:rsid w:val="008B2B82"/>
    <w:rsid w:val="008B46C8"/>
    <w:rsid w:val="008E2EA2"/>
    <w:rsid w:val="008E7D87"/>
    <w:rsid w:val="008F1AE9"/>
    <w:rsid w:val="00940B05"/>
    <w:rsid w:val="0094238E"/>
    <w:rsid w:val="00942BAC"/>
    <w:rsid w:val="00955C47"/>
    <w:rsid w:val="00964972"/>
    <w:rsid w:val="009850BA"/>
    <w:rsid w:val="0098646D"/>
    <w:rsid w:val="009C4DFC"/>
    <w:rsid w:val="009D30D2"/>
    <w:rsid w:val="009D4452"/>
    <w:rsid w:val="009F2167"/>
    <w:rsid w:val="009F45B5"/>
    <w:rsid w:val="00A20D5C"/>
    <w:rsid w:val="00A23B29"/>
    <w:rsid w:val="00A26E2F"/>
    <w:rsid w:val="00A60C24"/>
    <w:rsid w:val="00A76046"/>
    <w:rsid w:val="00A81536"/>
    <w:rsid w:val="00A952CF"/>
    <w:rsid w:val="00AA71AB"/>
    <w:rsid w:val="00AB1F49"/>
    <w:rsid w:val="00AF46EE"/>
    <w:rsid w:val="00AF4C62"/>
    <w:rsid w:val="00AF76A3"/>
    <w:rsid w:val="00B16B74"/>
    <w:rsid w:val="00B5573B"/>
    <w:rsid w:val="00B62AB9"/>
    <w:rsid w:val="00B74648"/>
    <w:rsid w:val="00B748C3"/>
    <w:rsid w:val="00B86F48"/>
    <w:rsid w:val="00BB1147"/>
    <w:rsid w:val="00C01DC7"/>
    <w:rsid w:val="00C06853"/>
    <w:rsid w:val="00C426F0"/>
    <w:rsid w:val="00C64D9B"/>
    <w:rsid w:val="00CB4D41"/>
    <w:rsid w:val="00CC0B3A"/>
    <w:rsid w:val="00CC6533"/>
    <w:rsid w:val="00CF25CA"/>
    <w:rsid w:val="00D17B43"/>
    <w:rsid w:val="00D66330"/>
    <w:rsid w:val="00DB1722"/>
    <w:rsid w:val="00E41D7E"/>
    <w:rsid w:val="00E5143F"/>
    <w:rsid w:val="00E60410"/>
    <w:rsid w:val="00E9406A"/>
    <w:rsid w:val="00F31EC7"/>
    <w:rsid w:val="00F64BC6"/>
    <w:rsid w:val="00F77D89"/>
    <w:rsid w:val="00FC073A"/>
    <w:rsid w:val="00FC60C6"/>
    <w:rsid w:val="02E7DDF0"/>
    <w:rsid w:val="03A173DE"/>
    <w:rsid w:val="03D1C4D6"/>
    <w:rsid w:val="05DA21F0"/>
    <w:rsid w:val="06F9E116"/>
    <w:rsid w:val="08E95193"/>
    <w:rsid w:val="0979B96E"/>
    <w:rsid w:val="0A5D9841"/>
    <w:rsid w:val="0BD88171"/>
    <w:rsid w:val="0D00525B"/>
    <w:rsid w:val="0E91FFFB"/>
    <w:rsid w:val="0EFD2551"/>
    <w:rsid w:val="0F2CCA6A"/>
    <w:rsid w:val="10FA6A5D"/>
    <w:rsid w:val="1179BD8A"/>
    <w:rsid w:val="11A0E67C"/>
    <w:rsid w:val="11BE4C62"/>
    <w:rsid w:val="13590A93"/>
    <w:rsid w:val="15489B67"/>
    <w:rsid w:val="15DD0AB5"/>
    <w:rsid w:val="17394DB4"/>
    <w:rsid w:val="19EBE288"/>
    <w:rsid w:val="1BFE21C8"/>
    <w:rsid w:val="1D44E581"/>
    <w:rsid w:val="1E3EE4DC"/>
    <w:rsid w:val="1EFFD896"/>
    <w:rsid w:val="1F9E11DE"/>
    <w:rsid w:val="207A46B5"/>
    <w:rsid w:val="24583FFD"/>
    <w:rsid w:val="246821C8"/>
    <w:rsid w:val="248925AE"/>
    <w:rsid w:val="27BC0CBB"/>
    <w:rsid w:val="2BE2CFD8"/>
    <w:rsid w:val="2D67280B"/>
    <w:rsid w:val="318632C4"/>
    <w:rsid w:val="325999CE"/>
    <w:rsid w:val="345DA5E8"/>
    <w:rsid w:val="34F02A1C"/>
    <w:rsid w:val="39FA99D3"/>
    <w:rsid w:val="3A657390"/>
    <w:rsid w:val="3E7B6BF7"/>
    <w:rsid w:val="417A0DD9"/>
    <w:rsid w:val="42AED0C9"/>
    <w:rsid w:val="45A78A6D"/>
    <w:rsid w:val="45BC6D4C"/>
    <w:rsid w:val="49E808E0"/>
    <w:rsid w:val="4ACE1A2C"/>
    <w:rsid w:val="4CE1546F"/>
    <w:rsid w:val="4DEC47CF"/>
    <w:rsid w:val="4F6C6392"/>
    <w:rsid w:val="4FAF0CE6"/>
    <w:rsid w:val="533025E7"/>
    <w:rsid w:val="55B5D1DB"/>
    <w:rsid w:val="55E8EEE3"/>
    <w:rsid w:val="55EC1AE2"/>
    <w:rsid w:val="56651E60"/>
    <w:rsid w:val="59653181"/>
    <w:rsid w:val="597C6808"/>
    <w:rsid w:val="599BCA07"/>
    <w:rsid w:val="5BAA8CB9"/>
    <w:rsid w:val="5C15725E"/>
    <w:rsid w:val="5CEB081A"/>
    <w:rsid w:val="5D141EC5"/>
    <w:rsid w:val="5DBF607F"/>
    <w:rsid w:val="6157CC34"/>
    <w:rsid w:val="6384F73D"/>
    <w:rsid w:val="6590C9D1"/>
    <w:rsid w:val="6604C0F0"/>
    <w:rsid w:val="661FF432"/>
    <w:rsid w:val="662ED7CF"/>
    <w:rsid w:val="6663A958"/>
    <w:rsid w:val="6737C27B"/>
    <w:rsid w:val="6863541F"/>
    <w:rsid w:val="6925C3E2"/>
    <w:rsid w:val="69C047FE"/>
    <w:rsid w:val="6A0079E7"/>
    <w:rsid w:val="6AF46E36"/>
    <w:rsid w:val="6BB0BA35"/>
    <w:rsid w:val="6CAB2C61"/>
    <w:rsid w:val="6CB303ED"/>
    <w:rsid w:val="6EE92DC8"/>
    <w:rsid w:val="6F22AC9D"/>
    <w:rsid w:val="739D3E85"/>
    <w:rsid w:val="750478DD"/>
    <w:rsid w:val="76AB02CB"/>
    <w:rsid w:val="7705A0C1"/>
    <w:rsid w:val="7740C583"/>
    <w:rsid w:val="7911840E"/>
    <w:rsid w:val="7AE77358"/>
    <w:rsid w:val="7B3C0FD9"/>
    <w:rsid w:val="7B660C08"/>
    <w:rsid w:val="7D7099DF"/>
    <w:rsid w:val="7E8522BA"/>
    <w:rsid w:val="7FA80B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71089"/>
  <w15:chartTrackingRefBased/>
  <w15:docId w15:val="{6DC40E1E-0880-4E5D-B013-14B6E23E9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A22"/>
  </w:style>
  <w:style w:type="paragraph" w:styleId="Heading1">
    <w:name w:val="heading 1"/>
    <w:basedOn w:val="Normal"/>
    <w:next w:val="Normal"/>
    <w:link w:val="Heading1Char"/>
    <w:uiPriority w:val="9"/>
    <w:qFormat/>
    <w:rsid w:val="0094238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4238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4238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238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4238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4238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238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238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238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38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4238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4238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4238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4238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423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23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23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238E"/>
    <w:rPr>
      <w:rFonts w:eastAsiaTheme="majorEastAsia" w:cstheme="majorBidi"/>
      <w:color w:val="272727" w:themeColor="text1" w:themeTint="D8"/>
    </w:rPr>
  </w:style>
  <w:style w:type="paragraph" w:styleId="Title">
    <w:name w:val="Title"/>
    <w:basedOn w:val="Normal"/>
    <w:next w:val="Normal"/>
    <w:link w:val="TitleChar"/>
    <w:uiPriority w:val="10"/>
    <w:qFormat/>
    <w:rsid w:val="009423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23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423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23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238E"/>
    <w:pPr>
      <w:spacing w:before="160"/>
      <w:jc w:val="center"/>
    </w:pPr>
    <w:rPr>
      <w:i/>
      <w:iCs/>
      <w:color w:val="404040" w:themeColor="text1" w:themeTint="BF"/>
    </w:rPr>
  </w:style>
  <w:style w:type="character" w:customStyle="1" w:styleId="QuoteChar">
    <w:name w:val="Quote Char"/>
    <w:basedOn w:val="DefaultParagraphFont"/>
    <w:link w:val="Quote"/>
    <w:uiPriority w:val="29"/>
    <w:rsid w:val="0094238E"/>
    <w:rPr>
      <w:i/>
      <w:iCs/>
      <w:color w:val="404040" w:themeColor="text1" w:themeTint="BF"/>
    </w:rPr>
  </w:style>
  <w:style w:type="paragraph" w:styleId="ListParagraph">
    <w:name w:val="List Paragraph"/>
    <w:basedOn w:val="Normal"/>
    <w:uiPriority w:val="34"/>
    <w:qFormat/>
    <w:rsid w:val="0094238E"/>
    <w:pPr>
      <w:ind w:left="720"/>
      <w:contextualSpacing/>
    </w:pPr>
  </w:style>
  <w:style w:type="character" w:styleId="IntenseEmphasis">
    <w:name w:val="Intense Emphasis"/>
    <w:basedOn w:val="DefaultParagraphFont"/>
    <w:uiPriority w:val="21"/>
    <w:qFormat/>
    <w:rsid w:val="0094238E"/>
    <w:rPr>
      <w:i/>
      <w:iCs/>
      <w:color w:val="0F4761" w:themeColor="accent1" w:themeShade="BF"/>
    </w:rPr>
  </w:style>
  <w:style w:type="paragraph" w:styleId="IntenseQuote">
    <w:name w:val="Intense Quote"/>
    <w:basedOn w:val="Normal"/>
    <w:next w:val="Normal"/>
    <w:link w:val="IntenseQuoteChar"/>
    <w:uiPriority w:val="30"/>
    <w:qFormat/>
    <w:rsid w:val="009423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238E"/>
    <w:rPr>
      <w:i/>
      <w:iCs/>
      <w:color w:val="0F4761" w:themeColor="accent1" w:themeShade="BF"/>
    </w:rPr>
  </w:style>
  <w:style w:type="character" w:styleId="IntenseReference">
    <w:name w:val="Intense Reference"/>
    <w:basedOn w:val="DefaultParagraphFont"/>
    <w:uiPriority w:val="32"/>
    <w:qFormat/>
    <w:rsid w:val="0094238E"/>
    <w:rPr>
      <w:b/>
      <w:bCs/>
      <w:smallCaps/>
      <w:color w:val="0F4761" w:themeColor="accent1" w:themeShade="BF"/>
      <w:spacing w:val="5"/>
    </w:rPr>
  </w:style>
  <w:style w:type="paragraph" w:styleId="Bibliography">
    <w:name w:val="Bibliography"/>
    <w:basedOn w:val="Normal"/>
    <w:next w:val="Normal"/>
    <w:uiPriority w:val="37"/>
    <w:unhideWhenUsed/>
    <w:rsid w:val="008552AA"/>
    <w:pPr>
      <w:spacing w:after="0" w:line="480" w:lineRule="auto"/>
      <w:ind w:left="720" w:hanging="720"/>
    </w:pPr>
  </w:style>
  <w:style w:type="character" w:styleId="Hyperlink">
    <w:name w:val="Hyperlink"/>
    <w:basedOn w:val="DefaultParagraphFont"/>
    <w:uiPriority w:val="99"/>
    <w:unhideWhenUsed/>
    <w:rPr>
      <w:color w:val="467886" w:themeColor="hyperlink"/>
      <w:u w:val="single"/>
    </w:rPr>
  </w:style>
  <w:style w:type="paragraph" w:styleId="Revision">
    <w:name w:val="Revision"/>
    <w:hidden/>
    <w:uiPriority w:val="99"/>
    <w:semiHidden/>
    <w:rsid w:val="00573E53"/>
    <w:pPr>
      <w:spacing w:after="0" w:line="240" w:lineRule="auto"/>
    </w:pPr>
  </w:style>
  <w:style w:type="character" w:styleId="CommentReference">
    <w:name w:val="annotation reference"/>
    <w:basedOn w:val="DefaultParagraphFont"/>
    <w:uiPriority w:val="99"/>
    <w:semiHidden/>
    <w:unhideWhenUsed/>
    <w:rsid w:val="00573E53"/>
    <w:rPr>
      <w:sz w:val="16"/>
      <w:szCs w:val="16"/>
    </w:rPr>
  </w:style>
  <w:style w:type="paragraph" w:styleId="CommentText">
    <w:name w:val="annotation text"/>
    <w:basedOn w:val="Normal"/>
    <w:link w:val="CommentTextChar"/>
    <w:uiPriority w:val="99"/>
    <w:unhideWhenUsed/>
    <w:rsid w:val="00573E53"/>
    <w:pPr>
      <w:spacing w:line="240" w:lineRule="auto"/>
    </w:pPr>
    <w:rPr>
      <w:sz w:val="20"/>
      <w:szCs w:val="20"/>
    </w:rPr>
  </w:style>
  <w:style w:type="character" w:customStyle="1" w:styleId="CommentTextChar">
    <w:name w:val="Comment Text Char"/>
    <w:basedOn w:val="DefaultParagraphFont"/>
    <w:link w:val="CommentText"/>
    <w:uiPriority w:val="99"/>
    <w:rsid w:val="00573E53"/>
    <w:rPr>
      <w:sz w:val="20"/>
      <w:szCs w:val="20"/>
    </w:rPr>
  </w:style>
  <w:style w:type="paragraph" w:styleId="CommentSubject">
    <w:name w:val="annotation subject"/>
    <w:basedOn w:val="CommentText"/>
    <w:next w:val="CommentText"/>
    <w:link w:val="CommentSubjectChar"/>
    <w:uiPriority w:val="99"/>
    <w:semiHidden/>
    <w:unhideWhenUsed/>
    <w:rsid w:val="00573E53"/>
    <w:rPr>
      <w:b/>
      <w:bCs/>
    </w:rPr>
  </w:style>
  <w:style w:type="character" w:customStyle="1" w:styleId="CommentSubjectChar">
    <w:name w:val="Comment Subject Char"/>
    <w:basedOn w:val="CommentTextChar"/>
    <w:link w:val="CommentSubject"/>
    <w:uiPriority w:val="99"/>
    <w:semiHidden/>
    <w:rsid w:val="00573E53"/>
    <w:rPr>
      <w:b/>
      <w:bCs/>
      <w:sz w:val="20"/>
      <w:szCs w:val="20"/>
    </w:rPr>
  </w:style>
  <w:style w:type="table" w:styleId="TableGrid">
    <w:name w:val="Table Grid"/>
    <w:basedOn w:val="TableNormal"/>
    <w:uiPriority w:val="39"/>
    <w:rsid w:val="00573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981874">
      <w:bodyDiv w:val="1"/>
      <w:marLeft w:val="0"/>
      <w:marRight w:val="0"/>
      <w:marTop w:val="0"/>
      <w:marBottom w:val="0"/>
      <w:divBdr>
        <w:top w:val="none" w:sz="0" w:space="0" w:color="auto"/>
        <w:left w:val="none" w:sz="0" w:space="0" w:color="auto"/>
        <w:bottom w:val="none" w:sz="0" w:space="0" w:color="auto"/>
        <w:right w:val="none" w:sz="0" w:space="0" w:color="auto"/>
      </w:divBdr>
    </w:div>
    <w:div w:id="1332025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emf"/><Relationship Id="rId5" Type="http://schemas.openxmlformats.org/officeDocument/2006/relationships/comments" Target="comments.xml"/><Relationship Id="rId15" Type="http://schemas.microsoft.com/office/2020/10/relationships/intelligence" Target="intelligence2.xml"/><Relationship Id="rId10" Type="http://schemas.openxmlformats.org/officeDocument/2006/relationships/hyperlink" Target="mailto:aelshall@fgcu.edu" TargetMode="External"/><Relationship Id="rId4" Type="http://schemas.openxmlformats.org/officeDocument/2006/relationships/webSettings" Target="webSettings.xml"/><Relationship Id="rId9" Type="http://schemas.openxmlformats.org/officeDocument/2006/relationships/hyperlink" Target="mailto:ikferding6920@eagle.fgc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6313</Words>
  <Characters>3598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u, Dr. Anh</dc:creator>
  <cp:keywords/>
  <dc:description/>
  <cp:lastModifiedBy>Ida Ferding</cp:lastModifiedBy>
  <cp:revision>2</cp:revision>
  <dcterms:created xsi:type="dcterms:W3CDTF">2025-01-27T18:37:00Z</dcterms:created>
  <dcterms:modified xsi:type="dcterms:W3CDTF">2025-01-27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kEty3Z3"/&gt;&lt;style id="http://www.zotero.org/styles/apa" locale="en-US" hasBibliography="1" bibliographyStyleHasBeenSet="1"/&gt;&lt;prefs&gt;&lt;pref name="fieldType" value="Field"/&gt;&lt;/prefs&gt;&lt;/data&gt;</vt:lpwstr>
  </property>
</Properties>
</file>